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F8D" w:rsidRPr="00D41521" w:rsidRDefault="00182F5A" w:rsidP="00DD3F8D">
      <w:pPr>
        <w:spacing w:line="360" w:lineRule="auto"/>
        <w:jc w:val="both"/>
        <w:rPr>
          <w:rFonts w:ascii="Arial" w:hAnsi="Arial" w:cs="Arial"/>
          <w:b/>
          <w:lang w:val="en-GB"/>
        </w:rPr>
      </w:pPr>
      <w:r>
        <w:rPr>
          <w:rFonts w:ascii="Arial" w:hAnsi="Arial" w:cs="Arial"/>
          <w:b/>
          <w:lang w:val="en-GB"/>
        </w:rPr>
        <w:t>Figure 5</w:t>
      </w:r>
      <w:r w:rsidR="005F4C3E">
        <w:rPr>
          <w:rFonts w:ascii="Arial" w:hAnsi="Arial" w:cs="Arial"/>
          <w:b/>
          <w:lang w:val="en-GB"/>
        </w:rPr>
        <w:t>–</w:t>
      </w:r>
      <w:r w:rsidR="0001520D">
        <w:rPr>
          <w:rFonts w:ascii="Arial" w:hAnsi="Arial" w:cs="Arial"/>
          <w:b/>
          <w:lang w:val="en-GB"/>
        </w:rPr>
        <w:t>source data</w:t>
      </w:r>
      <w:r w:rsidR="00DD3F8D" w:rsidRPr="00D41521">
        <w:rPr>
          <w:rFonts w:ascii="Arial" w:hAnsi="Arial" w:cs="Arial"/>
          <w:b/>
          <w:lang w:val="en-GB"/>
        </w:rPr>
        <w:t xml:space="preserve"> </w:t>
      </w:r>
      <w:r w:rsidR="0001520D">
        <w:rPr>
          <w:rFonts w:ascii="Arial" w:hAnsi="Arial" w:cs="Arial"/>
          <w:b/>
          <w:lang w:val="en-GB"/>
        </w:rPr>
        <w:t>2</w:t>
      </w:r>
      <w:r w:rsidR="00DD3F8D">
        <w:rPr>
          <w:rFonts w:ascii="Arial" w:hAnsi="Arial" w:cs="Arial"/>
          <w:b/>
          <w:lang w:val="en-GB"/>
        </w:rPr>
        <w:t>.</w:t>
      </w:r>
      <w:r w:rsidR="00DD3F8D" w:rsidRPr="00D41521">
        <w:rPr>
          <w:rFonts w:ascii="Arial" w:hAnsi="Arial" w:cs="Arial"/>
          <w:b/>
          <w:lang w:val="en-GB"/>
        </w:rPr>
        <w:t xml:space="preserve"> </w:t>
      </w:r>
      <w:r w:rsidR="0001520D">
        <w:rPr>
          <w:rFonts w:ascii="Arial" w:hAnsi="Arial" w:cs="Arial"/>
          <w:b/>
          <w:lang w:val="en-GB"/>
        </w:rPr>
        <w:t>Table of c</w:t>
      </w:r>
      <w:r w:rsidR="00DD3F8D" w:rsidRPr="00D41521">
        <w:rPr>
          <w:rFonts w:ascii="Arial" w:hAnsi="Arial" w:cs="Arial"/>
          <w:b/>
          <w:lang w:val="en-GB"/>
        </w:rPr>
        <w:t>ell</w:t>
      </w:r>
      <w:r w:rsidR="00DD3F8D">
        <w:rPr>
          <w:rFonts w:ascii="Arial" w:hAnsi="Arial" w:cs="Arial"/>
          <w:b/>
          <w:lang w:val="en-GB"/>
        </w:rPr>
        <w:t xml:space="preserve"> </w:t>
      </w:r>
      <w:r w:rsidR="00DD3F8D" w:rsidRPr="00D41521">
        <w:rPr>
          <w:rFonts w:ascii="Arial" w:hAnsi="Arial" w:cs="Arial"/>
          <w:b/>
          <w:lang w:val="en-GB"/>
        </w:rPr>
        <w:t>wall mutant</w:t>
      </w:r>
      <w:r w:rsidR="00DD3F8D">
        <w:rPr>
          <w:rFonts w:ascii="Arial" w:hAnsi="Arial" w:cs="Arial"/>
          <w:b/>
          <w:lang w:val="en-GB"/>
        </w:rPr>
        <w:t>s</w:t>
      </w:r>
      <w:r w:rsidR="00DD3F8D" w:rsidRPr="00D41521">
        <w:rPr>
          <w:rFonts w:ascii="Arial" w:hAnsi="Arial" w:cs="Arial"/>
          <w:b/>
          <w:lang w:val="en-GB"/>
        </w:rPr>
        <w:t xml:space="preserve"> </w:t>
      </w:r>
      <w:r w:rsidR="009D7712">
        <w:rPr>
          <w:rFonts w:ascii="Arial" w:hAnsi="Arial" w:cs="Arial"/>
          <w:b/>
          <w:lang w:val="en-GB"/>
        </w:rPr>
        <w:t>analysed</w:t>
      </w:r>
    </w:p>
    <w:tbl>
      <w:tblPr>
        <w:tblStyle w:val="Grilledutableau"/>
        <w:tblW w:w="6102" w:type="pct"/>
        <w:jc w:val="center"/>
        <w:tblLayout w:type="fixed"/>
        <w:tblLook w:val="04A0" w:firstRow="1" w:lastRow="0" w:firstColumn="1" w:lastColumn="0" w:noHBand="0" w:noVBand="1"/>
      </w:tblPr>
      <w:tblGrid>
        <w:gridCol w:w="1414"/>
        <w:gridCol w:w="1702"/>
        <w:gridCol w:w="3400"/>
        <w:gridCol w:w="995"/>
        <w:gridCol w:w="2277"/>
        <w:gridCol w:w="1264"/>
      </w:tblGrid>
      <w:tr w:rsidR="00DD3F8D" w:rsidRPr="00154632" w:rsidTr="00DD3F8D">
        <w:trPr>
          <w:trHeight w:val="309"/>
          <w:jc w:val="center"/>
        </w:trPr>
        <w:tc>
          <w:tcPr>
            <w:tcW w:w="640" w:type="pct"/>
          </w:tcPr>
          <w:p w:rsidR="00DD3F8D" w:rsidRPr="00D41521" w:rsidRDefault="00DD3F8D" w:rsidP="00D02448">
            <w:pPr>
              <w:tabs>
                <w:tab w:val="left" w:pos="273"/>
                <w:tab w:val="center" w:pos="521"/>
              </w:tabs>
              <w:rPr>
                <w:sz w:val="20"/>
                <w:szCs w:val="14"/>
                <w:lang w:val="en-GB"/>
              </w:rPr>
            </w:pPr>
            <w:r w:rsidRPr="00D41521">
              <w:rPr>
                <w:sz w:val="20"/>
                <w:szCs w:val="14"/>
                <w:lang w:val="en-GB"/>
              </w:rPr>
              <w:t>Cell wall component</w:t>
            </w:r>
          </w:p>
        </w:tc>
        <w:tc>
          <w:tcPr>
            <w:tcW w:w="770" w:type="pct"/>
          </w:tcPr>
          <w:p w:rsidR="00DD3F8D" w:rsidRPr="00D41521" w:rsidRDefault="00DD3F8D" w:rsidP="00D02448">
            <w:pPr>
              <w:tabs>
                <w:tab w:val="left" w:pos="273"/>
                <w:tab w:val="center" w:pos="521"/>
              </w:tabs>
              <w:rPr>
                <w:sz w:val="20"/>
                <w:szCs w:val="14"/>
                <w:lang w:val="en-GB"/>
              </w:rPr>
            </w:pPr>
            <w:r w:rsidRPr="00D41521">
              <w:rPr>
                <w:sz w:val="20"/>
                <w:szCs w:val="14"/>
                <w:lang w:val="en-GB"/>
              </w:rPr>
              <w:t>AGI/Name</w:t>
            </w:r>
          </w:p>
        </w:tc>
        <w:tc>
          <w:tcPr>
            <w:tcW w:w="1538" w:type="pct"/>
          </w:tcPr>
          <w:p w:rsidR="00DD3F8D" w:rsidRPr="00D41521" w:rsidRDefault="00DD3F8D" w:rsidP="00D02448">
            <w:pPr>
              <w:rPr>
                <w:sz w:val="20"/>
                <w:szCs w:val="14"/>
                <w:lang w:val="en-GB"/>
              </w:rPr>
            </w:pPr>
            <w:r w:rsidRPr="00D41521">
              <w:rPr>
                <w:sz w:val="20"/>
                <w:szCs w:val="14"/>
                <w:lang w:val="en-GB"/>
              </w:rPr>
              <w:t>Function*</w:t>
            </w:r>
          </w:p>
        </w:tc>
        <w:tc>
          <w:tcPr>
            <w:tcW w:w="450" w:type="pct"/>
          </w:tcPr>
          <w:p w:rsidR="00DD3F8D" w:rsidRPr="00D41521" w:rsidRDefault="00DD3F8D" w:rsidP="00D02448">
            <w:pPr>
              <w:rPr>
                <w:sz w:val="20"/>
                <w:szCs w:val="14"/>
                <w:lang w:val="en-GB"/>
              </w:rPr>
            </w:pPr>
            <w:r w:rsidRPr="00D41521">
              <w:rPr>
                <w:sz w:val="20"/>
                <w:szCs w:val="14"/>
                <w:lang w:val="en-GB"/>
              </w:rPr>
              <w:t>Mutant</w:t>
            </w:r>
          </w:p>
        </w:tc>
        <w:tc>
          <w:tcPr>
            <w:tcW w:w="1030" w:type="pct"/>
          </w:tcPr>
          <w:p w:rsidR="00DD3F8D" w:rsidRPr="00D41521" w:rsidRDefault="00DD3F8D" w:rsidP="00D02448">
            <w:pPr>
              <w:rPr>
                <w:sz w:val="20"/>
                <w:szCs w:val="14"/>
                <w:lang w:val="en-GB"/>
              </w:rPr>
            </w:pPr>
            <w:r w:rsidRPr="00D41521">
              <w:rPr>
                <w:sz w:val="20"/>
                <w:szCs w:val="14"/>
                <w:lang w:val="en-GB"/>
              </w:rPr>
              <w:t>References</w:t>
            </w:r>
          </w:p>
        </w:tc>
        <w:tc>
          <w:tcPr>
            <w:tcW w:w="572" w:type="pct"/>
          </w:tcPr>
          <w:p w:rsidR="00DD3F8D" w:rsidRPr="00D41521" w:rsidRDefault="00DD3F8D" w:rsidP="00D02448">
            <w:pPr>
              <w:rPr>
                <w:sz w:val="20"/>
                <w:szCs w:val="14"/>
                <w:lang w:val="en-GB"/>
              </w:rPr>
            </w:pPr>
            <w:r>
              <w:rPr>
                <w:sz w:val="20"/>
                <w:szCs w:val="14"/>
                <w:lang w:val="en-GB"/>
              </w:rPr>
              <w:t>Expression in stigma**</w:t>
            </w:r>
          </w:p>
        </w:tc>
      </w:tr>
      <w:tr w:rsidR="00DD3F8D" w:rsidRPr="007B10F1" w:rsidTr="00DD3F8D">
        <w:trPr>
          <w:trHeight w:val="581"/>
          <w:jc w:val="center"/>
        </w:trPr>
        <w:tc>
          <w:tcPr>
            <w:tcW w:w="64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Cellulose</w:t>
            </w:r>
          </w:p>
        </w:tc>
        <w:tc>
          <w:tcPr>
            <w:tcW w:w="770" w:type="pct"/>
          </w:tcPr>
          <w:p w:rsidR="00DD3F8D" w:rsidRPr="00D41521" w:rsidRDefault="00DD3F8D" w:rsidP="00D02448">
            <w:pPr>
              <w:rPr>
                <w:rFonts w:ascii="Calibri" w:hAnsi="Calibri"/>
                <w:i/>
                <w:sz w:val="20"/>
                <w:szCs w:val="14"/>
                <w:lang w:val="en-GB"/>
              </w:rPr>
            </w:pPr>
            <w:r w:rsidRPr="00D41521">
              <w:rPr>
                <w:rFonts w:ascii="Calibri" w:hAnsi="Calibri"/>
                <w:sz w:val="20"/>
                <w:szCs w:val="14"/>
                <w:lang w:val="en-GB"/>
              </w:rPr>
              <w:t>AT5G49720</w:t>
            </w:r>
            <w:r w:rsidRPr="00D41521">
              <w:rPr>
                <w:rFonts w:ascii="Calibri" w:hAnsi="Calibri"/>
                <w:i/>
                <w:sz w:val="20"/>
                <w:szCs w:val="14"/>
                <w:lang w:val="en-GB"/>
              </w:rPr>
              <w:t xml:space="preserve"> KOR1 </w:t>
            </w:r>
          </w:p>
          <w:p w:rsidR="00DD3F8D" w:rsidRPr="00D41521" w:rsidRDefault="00DD3F8D" w:rsidP="00D02448">
            <w:pPr>
              <w:rPr>
                <w:rFonts w:ascii="Calibri" w:hAnsi="Calibri"/>
                <w:sz w:val="20"/>
                <w:szCs w:val="14"/>
                <w:lang w:val="en-GB"/>
              </w:rPr>
            </w:pPr>
          </w:p>
        </w:tc>
        <w:tc>
          <w:tcPr>
            <w:tcW w:w="1538"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Endoglucanase 25</w:t>
            </w:r>
          </w:p>
          <w:p w:rsidR="00DD3F8D" w:rsidRPr="00D41521" w:rsidRDefault="00DD3F8D" w:rsidP="00D02448">
            <w:pPr>
              <w:rPr>
                <w:rFonts w:ascii="Calibri" w:hAnsi="Calibri"/>
                <w:sz w:val="20"/>
                <w:szCs w:val="14"/>
                <w:lang w:val="en-GB"/>
              </w:rPr>
            </w:pPr>
          </w:p>
        </w:tc>
        <w:tc>
          <w:tcPr>
            <w:tcW w:w="45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 xml:space="preserve"> </w:t>
            </w:r>
            <w:r w:rsidRPr="00D41521">
              <w:rPr>
                <w:rFonts w:ascii="Calibri" w:hAnsi="Calibri"/>
                <w:i/>
                <w:sz w:val="20"/>
                <w:szCs w:val="14"/>
                <w:lang w:val="en-GB"/>
              </w:rPr>
              <w:t>kor1</w:t>
            </w:r>
          </w:p>
        </w:tc>
        <w:tc>
          <w:tcPr>
            <w:tcW w:w="103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fldChar w:fldCharType="begin"/>
            </w:r>
            <w:r>
              <w:rPr>
                <w:rFonts w:ascii="Calibri" w:hAnsi="Calibri"/>
                <w:sz w:val="20"/>
                <w:szCs w:val="14"/>
                <w:lang w:val="en-GB"/>
              </w:rPr>
              <w:instrText xml:space="preserve"> ADDIN ZOTERO_ITEM CSL_CITATION {"citationID":"QIR4fTwC","properties":{"formattedCitation":"(His and Driouich, 2001; Lei et al., 2014; Nicol et al., 1998)","plainCitation":"(His and Driouich, 2001; Lei et al., 2014; Nicol et al., 1998)","noteIndex":0},"citationItems":[{"id":470,"uris":["http://zotero.org/users/2811100/items/QPSHDSLY"],"uri":["http://zotero.org/users/2811100/items/QPSHDSLY"],"itemData":{"id":470,"type":"article-journal","title":"Altered pectin composition in primary cell walls of korrigan, a dwarf mutant of Arabidopsis defcient in a membrane-bound endo-1,4-b-glucanase","page":"11","source":"Zotero","abstract":"Korrigan (kor) is a dwarf mutant of Arabidopsis thaliana (L.) Heynh. that is de®cient in a membrane-bound endo-1,4-b-glucanase. The e</w:instrText>
            </w:r>
            <w:r>
              <w:rPr>
                <w:rFonts w:ascii="Calibri" w:hAnsi="Calibri" w:cs="Calibri"/>
                <w:sz w:val="20"/>
                <w:szCs w:val="14"/>
                <w:lang w:val="en-GB"/>
              </w:rPr>
              <w:instrText></w:instrText>
            </w:r>
            <w:r>
              <w:rPr>
                <w:rFonts w:ascii="Calibri" w:hAnsi="Calibri"/>
                <w:sz w:val="20"/>
                <w:szCs w:val="14"/>
                <w:lang w:val="en-GB"/>
              </w:rPr>
              <w:instrText>ect of the mutation on the pectin network has been studied in kor by microscopical techniques associated with various probes speci®c for di</w:instrText>
            </w:r>
            <w:r>
              <w:rPr>
                <w:rFonts w:ascii="Calibri" w:hAnsi="Calibri" w:cs="Calibri"/>
                <w:sz w:val="20"/>
                <w:szCs w:val="14"/>
                <w:lang w:val="en-GB"/>
              </w:rPr>
              <w:instrText></w:instrText>
            </w:r>
            <w:r>
              <w:rPr>
                <w:rFonts w:ascii="Calibri" w:hAnsi="Calibri"/>
                <w:sz w:val="20"/>
                <w:szCs w:val="14"/>
                <w:lang w:val="en-GB"/>
              </w:rPr>
              <w:instrText xml:space="preserve">erent classes of pectic polysaccharides. The localisation of native crystalline cellulose was also examined using the cellobiohydrolase I-gold probe. The investigations were focused on the external cell walls of the epidermis, a cell layer that, in a number of plant species, has been shown to be growth limiting. Anionic sites associated with pectic polymers were quanti®ed using the cationic gold probe. Homogalacturonans were quanti®ed using polyclonal anti-polygalacturonic acid/ rhamnogalacturonan I antibodies recognising polygalacturonic acid, and monoclonal JIM7 and JIM5 antibodies recognising homogalacturonans with a high or low degree of methyl-esteri®cation, respectively. Rhamnogalacturonans were quanti®ed with two monoclonal antibodies, LM5, recognising b-1,4 galactan side chains of rhamnogalacturonan I, and CCRCM2. Our results show a marked increase in homogalacturonan epitopes and a decrease in rhamnogalacturonan epitopes in kor compared to the wild type. A substantial decrease in cellobiohydrolase I-gold labelling was also observed in the mutant cell walls. These ®ndings demonstrate that a de®ciency in an endo-1,4-b-glucanase, which is in principle not directly implicated in pectin metabolism, can induce important changes in pectin composition in the primary cell wall. The changes indicate the existence of feedback mechanisms controlling the synthesis and/or deposition of pectic polysaccharides in primary cell walls.","language":"en","author":[{"family":"His","given":"Isabelle"},{"family":"Driouich","given":"Azeddine"}],"issued":{"date-parts":[["2001"]]}}},{"id":641,"uris":["http://zotero.org/users/2811100/items/F5E9L7YN"],"uri":["http://zotero.org/users/2811100/items/F5E9L7YN"],"itemData":{"id":641,"type":"article-journal","title":"The jiaoyao1 Mutant Is an Allele of korrigan1 That Abolishes Endoglucanase Activity and Affects the Organization of Both Cellulose Microfibrils and Microtubules in Arabidopsis","container-title":"The Plant Cell","page":"2601-2616","volume":"26","issue":"6","source":"PubMed Central","abstract":"Characterizing the jiaoyao1 mutant represents a significant advance in our understanding of the role of Arabidopsis GH9A1/KORRIGAN1 in the proper organization of cellulose microfibrils and cortical microtubules. This study reveals that endoglucanase activity is important for cellulose biosynthesis., In higher plants, cellulose is synthesized by plasma membrane–localized cellulose synthase complexes (). Arabidopsis thaliana GH9A1/KORRIGAN1 is a membrane-bound, family 9 glycosyl hydrolase that is important for cellulose synthesis in both primary and secondary cell walls. Most previously identified korrigan1 mutants show severe phenotypes such as embryo lethality; therefore, the role of GH9A1 in cellulose synthesis remains unclear. Here, we report a novel A577V missense mutation, designated jiaoyao1 (jia1), in the second of the glycosyl hydrolase family 9 active site signature motifs in GH9A1. jia1 is defective in cell expansion in dark-grown hypocotyls, roots, and adult plants. Consistent with its defect in cell expansion, this mutation in GH9A1 resulted in reduced cellulose content and reduced  velocity at the plasma membrane. Green fluorescent protein–GH9A1 is associated with  at multiple locations, including the plasma membrane, Golgi, trans-Golgi network, and small CESA-containing compartments or microtubule-associated cellulose synthase compartments, indicating a tight association between GH9A1 and . GH9A1A577V abolishes the endoglucanase activity of GH9A1 in vitro but does not affect its interaction with CESAs in vitro, suggesting that endoglucanase activity is important for cellulose synthesis. Interestingly, jia1 results in both cellulose microfibril and microtubule disorganization. Our study establishes the important role of endoglucanase in cellulose synthesis and cellulose microfibril organization in plants.","DOI":"10.1105/tpc.114.126193","ISSN":"1040-4651","note":"PMID: 24963054\nPMCID: PMC4114954","journalAbbreviation":"Plant Cell","author":[{"family":"Lei","given":"Lei"},{"family":"Zhang","given":"Tian"},{"family":"Strasser","given":"Richard"},{"family":"Lee","given":"Christopher M."},{"family":"Gonneau","given":"Martine"},{"family":"Mach","given":"Lukas"},{"family":"Vernhettes","given":"Samantha"},{"family":"Kim","given":"Seong H."},{"family":"J. Cosgrove","given":"Daniel"},{"family":"Li","given":"Shundai"},{"family":"Gu","given":"Ying"}],"issued":{"date-parts":[["2014",6]]}}},{"id":324,"uris":["http://zotero.org/users/2811100/items/GLV5WZZS"],"uri":["http://zotero.org/users/2811100/items/GLV5WZZS"],"itemData":{"id":324,"type":"article-journal","title":"A plasma membrane-bound putative endo-1,4-beta-D-glucanase is required for normal wall assembly and cell elongation in Arabidopsis.","container-title":"The EMBO Journal","page":"5563-5576","volume":"17","issue":"19","source":"PubMed Central","abstract":"Endo-1,4-beta-D-glucanases (EGases) form a large family of hydrolytic enzymes in prokaryotes and eukaryotes. In higher plants, potential substrates in vivo are xyloglucan and non-crystalline cellulose in the cell wall. Gene expression patterns suggest a role for EGases in various developmental processes such as leaf abscission, fruit ripening and cell expansion. Using Arabidopsis thaliana genetics, we demonstrate the requirement of a specialized member of the EGase family for the correct assembly of the walls of elongating cells. KORRIGAN (KOR) is identified by an extreme dwarf mutant with pronounced architectural alterations in the primary cell wall. The KOR gene was isolated and encodes a membrane-anchored member of the EGase family, which is highly conserved between mono- and dicotyledonous plants. KOR is located primarily in the plasma membrane and presumably acts at the plasma membrane-cell wall interface. KOR mRNA was found in all organs examined, and in the developing dark-grown hypocotyl, mRNA levels were correlated with rapid cell elongation. Among plant growth factors involved in the control of hypocotyl elongation (auxin, gibberellins and ethylene) none significantly influenced KOR-mRNA levels. However, reduced KOR-mRNA levels were observed in det2, a mutant deficient for brassinosteroids. Although the in vivo substrate remains to be determined, the mutant phenotype is consistent with a central role for KOR in the assembly of the cellulose-hemicellulose network in the expanding cell wall.","DOI":"10.1093/emboj/17.19.5563","ISSN":"0261-4189","note":"PMID: 9755157\nPMCID: PMC1170885","journalAbbreviation":"EMBO J","author":[{"family":"Nicol","given":"F"},{"family":"His","given":"I"},{"family":"Jauneau","given":"A"},{"family":"Vernhettes","given":"S"},{"family":"Canut","given":"H"},{"family":"Höfte","given":"H"}],"issued":{"date-parts":[["1998",10,1]]}}}],"schema":"https://github.com/citation-style-language/schema/raw/master/csl-citation.json"} </w:instrText>
            </w:r>
            <w:r w:rsidRPr="00D41521">
              <w:rPr>
                <w:rFonts w:ascii="Calibri" w:hAnsi="Calibri"/>
                <w:sz w:val="20"/>
                <w:szCs w:val="14"/>
                <w:lang w:val="en-GB"/>
              </w:rPr>
              <w:fldChar w:fldCharType="separate"/>
            </w:r>
            <w:r w:rsidRPr="00371334">
              <w:rPr>
                <w:rFonts w:ascii="Calibri" w:hAnsi="Calibri" w:cs="Calibri"/>
                <w:sz w:val="20"/>
                <w:lang w:val="en-US"/>
              </w:rPr>
              <w:t xml:space="preserve">His </w:t>
            </w:r>
            <w:r>
              <w:rPr>
                <w:rFonts w:ascii="Calibri" w:hAnsi="Calibri" w:cs="Calibri"/>
                <w:sz w:val="20"/>
                <w:lang w:val="en-US"/>
              </w:rPr>
              <w:t>et al.,</w:t>
            </w:r>
            <w:r w:rsidRPr="00371334">
              <w:rPr>
                <w:rFonts w:ascii="Calibri" w:hAnsi="Calibri" w:cs="Calibri"/>
                <w:sz w:val="20"/>
                <w:lang w:val="en-US"/>
              </w:rPr>
              <w:t xml:space="preserve"> 2001; Lei et al., 2014; Nicol et al., 1998</w:t>
            </w:r>
            <w:r w:rsidRPr="00D41521">
              <w:rPr>
                <w:rFonts w:ascii="Calibri" w:hAnsi="Calibri"/>
                <w:sz w:val="20"/>
                <w:szCs w:val="14"/>
                <w:lang w:val="en-GB"/>
              </w:rPr>
              <w:fldChar w:fldCharType="end"/>
            </w:r>
          </w:p>
        </w:tc>
        <w:tc>
          <w:tcPr>
            <w:tcW w:w="572" w:type="pct"/>
          </w:tcPr>
          <w:p w:rsidR="00DD3F8D" w:rsidRPr="00D41521" w:rsidRDefault="00DD3F8D" w:rsidP="00D02448">
            <w:pPr>
              <w:rPr>
                <w:rFonts w:ascii="Calibri" w:hAnsi="Calibri"/>
                <w:sz w:val="20"/>
                <w:szCs w:val="14"/>
                <w:lang w:val="en-GB"/>
              </w:rPr>
            </w:pPr>
            <w:r>
              <w:rPr>
                <w:rFonts w:ascii="Calibri" w:hAnsi="Calibri"/>
                <w:sz w:val="20"/>
                <w:szCs w:val="14"/>
                <w:lang w:val="en-GB"/>
              </w:rPr>
              <w:t>Yes</w:t>
            </w:r>
          </w:p>
        </w:tc>
      </w:tr>
      <w:tr w:rsidR="00DD3F8D" w:rsidRPr="007B10F1" w:rsidTr="00DD3F8D">
        <w:trPr>
          <w:trHeight w:val="861"/>
          <w:jc w:val="center"/>
        </w:trPr>
        <w:tc>
          <w:tcPr>
            <w:tcW w:w="64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Cellulose</w:t>
            </w:r>
          </w:p>
        </w:tc>
        <w:tc>
          <w:tcPr>
            <w:tcW w:w="770" w:type="pct"/>
          </w:tcPr>
          <w:p w:rsidR="00DD3F8D" w:rsidRPr="00D41521" w:rsidRDefault="00DD3F8D" w:rsidP="00D02448">
            <w:pPr>
              <w:rPr>
                <w:rFonts w:ascii="Calibri" w:hAnsi="Calibri"/>
                <w:i/>
                <w:sz w:val="20"/>
                <w:szCs w:val="14"/>
                <w:lang w:val="en-GB"/>
              </w:rPr>
            </w:pPr>
            <w:r w:rsidRPr="00D41521">
              <w:rPr>
                <w:rFonts w:ascii="Calibri" w:hAnsi="Calibri"/>
                <w:sz w:val="20"/>
                <w:szCs w:val="14"/>
                <w:lang w:val="en-GB"/>
              </w:rPr>
              <w:t>AT5G64740</w:t>
            </w:r>
            <w:r w:rsidRPr="00D41521">
              <w:rPr>
                <w:rFonts w:ascii="Calibri" w:hAnsi="Calibri"/>
                <w:i/>
                <w:sz w:val="20"/>
                <w:szCs w:val="14"/>
                <w:lang w:val="en-GB"/>
              </w:rPr>
              <w:t xml:space="preserve"> PRC1</w:t>
            </w:r>
          </w:p>
          <w:p w:rsidR="00DD3F8D" w:rsidRPr="00D41521" w:rsidRDefault="00DD3F8D" w:rsidP="00D02448">
            <w:pPr>
              <w:rPr>
                <w:rFonts w:ascii="Calibri" w:hAnsi="Calibri"/>
                <w:sz w:val="20"/>
                <w:szCs w:val="14"/>
                <w:lang w:val="en-GB"/>
              </w:rPr>
            </w:pPr>
          </w:p>
        </w:tc>
        <w:tc>
          <w:tcPr>
            <w:tcW w:w="1538"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 xml:space="preserve">Cellulose </w:t>
            </w:r>
            <w:proofErr w:type="spellStart"/>
            <w:r w:rsidRPr="00D41521">
              <w:rPr>
                <w:rFonts w:ascii="Calibri" w:hAnsi="Calibri"/>
                <w:sz w:val="20"/>
                <w:szCs w:val="14"/>
                <w:lang w:val="en-GB"/>
              </w:rPr>
              <w:t>synthaseA</w:t>
            </w:r>
            <w:proofErr w:type="spellEnd"/>
            <w:r w:rsidRPr="00D41521">
              <w:rPr>
                <w:rFonts w:ascii="Calibri" w:hAnsi="Calibri"/>
                <w:sz w:val="20"/>
                <w:szCs w:val="14"/>
                <w:lang w:val="en-GB"/>
              </w:rPr>
              <w:t xml:space="preserve"> catalytic subunit 6</w:t>
            </w:r>
          </w:p>
          <w:p w:rsidR="00DD3F8D" w:rsidRPr="00D41521" w:rsidRDefault="00DD3F8D" w:rsidP="00D02448">
            <w:pPr>
              <w:rPr>
                <w:rFonts w:ascii="Calibri" w:hAnsi="Calibri"/>
                <w:sz w:val="20"/>
                <w:szCs w:val="14"/>
                <w:lang w:val="en-GB"/>
              </w:rPr>
            </w:pPr>
          </w:p>
        </w:tc>
        <w:tc>
          <w:tcPr>
            <w:tcW w:w="450" w:type="pct"/>
          </w:tcPr>
          <w:p w:rsidR="00DD3F8D" w:rsidRPr="00D41521" w:rsidRDefault="00DD3F8D" w:rsidP="00D02448">
            <w:pPr>
              <w:rPr>
                <w:rFonts w:ascii="Calibri" w:hAnsi="Calibri"/>
                <w:sz w:val="20"/>
                <w:szCs w:val="14"/>
                <w:lang w:val="en-GB"/>
              </w:rPr>
            </w:pPr>
            <w:r w:rsidRPr="00D41521">
              <w:rPr>
                <w:rFonts w:ascii="Calibri" w:hAnsi="Calibri"/>
                <w:i/>
                <w:sz w:val="20"/>
                <w:szCs w:val="14"/>
                <w:lang w:val="en-GB"/>
              </w:rPr>
              <w:t>prc1</w:t>
            </w:r>
          </w:p>
        </w:tc>
        <w:tc>
          <w:tcPr>
            <w:tcW w:w="103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fldChar w:fldCharType="begin"/>
            </w:r>
            <w:r>
              <w:rPr>
                <w:rFonts w:ascii="Calibri" w:hAnsi="Calibri"/>
                <w:sz w:val="20"/>
                <w:szCs w:val="14"/>
                <w:lang w:val="en-GB"/>
              </w:rPr>
              <w:instrText xml:space="preserve"> ADDIN ZOTERO_ITEM CSL_CITATION {"citationID":"k35YjelV","properties":{"formattedCitation":"(Fagard et al., 2000; MacKinnon et al., 2006; Panteris et al., 2014; Xiao et al., 2016)","plainCitation":"(Fagard et al., 2000; MacKinnon et al., 2006; Panteris et al., 2014; Xiao et al., 2016)","noteIndex":0},"citationItems":[{"id":120,"uris":["http://zotero.org/users/2811100/items/K7E7WYUK"],"uri":["http://zotero.org/users/2811100/items/K7E7WYUK"],"itemData":{"id":120,"type":"article-journal","title":"PROCUSTE1 Encodes a Cellulose Synthase Required for Normal Cell Elongation Specifically in Roots and Dark-Grown Hypocotyls of Arabidopsis","container-title":"The Plant Cell","page":"2409-2423","volume":"12","issue":"12","source":"PubMed Central","abstract":"Mutants at the PROCUSTE1 (PRC1) locus show decreased cell elongation, specifically in roots and dark-grown hypocotyls. Cell elongation defects are correlated with a cellulose deficiency and the presence of gapped walls. Map-based cloning of PRC1 reveals that it encodes a member (CesA6) of the cellulose synthase catalytic subunit family, of which at least nine other members exist in Arabidopsis. Mutations in another family member, RSW1 (CesA1), cause similar cell wall defects in all cell types, including those in hypocotyls and roots, suggesting that cellulose synthesis in these organs requires the coordinated expression of at least two distinct cellulose synthase isoforms.","ISSN":"1040-4651","note":"PMID: 11148287\nPMCID: PMC102227","journalAbbreviation":"Plant Cell","author":[{"family":"Fagard","given":"Mathilde"},{"family":"Desnos","given":"Thierry"},{"family":"Desprez","given":"Thierry"},{"family":"Goubet","given":"Florence"},{"family":"Refregier","given":"Guislaine"},{"family":"Mouille","given":"Gregory"},{"family":"McCann","given":"Maureen"},{"family":"Rayon","given":"Catherine"},{"family":"Vernhettes","given":"Samantha"},{"family":"Höfte","given":"Herman"}],"issued":{"date-parts":[["2000",12]]}}},{"id":119,"uris":["http://zotero.org/users/2811100/items/RWLZGNK4"],"uri":["http://zotero.org/users/2811100/items/RWLZGNK4"],"itemData":{"id":119,"type":"article-journal","title":"Cell-wall structure and anisotropy in procuste, a cellulose synthase mutant of Arabidopsis thaliana","container-title":"Planta","page":"438-448","volume":"224","issue":"2","source":"link.springer.com","abstract":"In dark-grown hypocotyls of the Arabidopsis procuste mutant, a mutation in the CesA6 gene encoding a cellulose synthase reduces cellulose synthesis and severely inhibits elongation growth. Previous studies had left it uncertain why growth was inhibited, because cellulose synthesis was affected before, not during, the main phase of elongation. We characterised the quantity, structure and orientation of the cellulose remaining in the walls of affected cells. Solid-state NMR spectroscopy and infrared microscopy showed that the residual cellulose did not differ in structure from that of the wild type, but the cellulose content of the prc-1 cell walls was reduced by 28%. The total mass of cell-wall polymers per hypocotyl was reduced in prc-1 by about 20%. Therefore, the fourfold inhibition of elongation growth in prc-1 does not result from aberrant cellulose structure, nor from uniform reduction in the dimensions of the cell-wall network due to reduced cellulose or cell-wall mass. Cellulose orientation was quantified by two quantitative methods. First, the orientation of newly synthesised microfibrils was measured in field-emission scanning electron micrographs of the cytoplasmic face of the inner epidermal cell wall. The ordered transverse orientation of microfibrils at the inner face of the cell wall was severely disrupted in prc-1 hypocotyls, particularly in the early growth phase. Second, cellulose orientation distributions across the whole cell-wall thickness, measured by polarised infrared microscopy, were much broader. Analysis of the microfibril orientations according to the theory of composite materials showed that during the initial growth phase, their anisotropy at the plasma membrane was sufficient to explain the anisotropy of subsequent growth.","DOI":"10.1007/s00425-005-0208-6","ISSN":"0032-0935, 1432-2048","journalAbbreviation":"Planta","language":"en","author":[{"family":"MacKinnon","given":"Iain M."},{"family":"Šturcová","given":"Adriana"},{"family":"Sugimoto-Shirasu","given":"Keiko"},{"family":"His","given":"Isabelle"},{"family":"McCann","given":"Maureen C."},{"family":"Jarvis","given":"Michael C."}],"issued":{"date-parts":[["2006",7,1]]}}},{"id":331,"uris":["http://zotero.org/users/2811100/items/9AE574KG"],"uri":["http://zotero.org/users/2811100/items/9AE574KG"],"itemData":{"id":331,"type":"article-journal","title":"Cortical microtubule patterning in roots of Arabidopsis thaliana primary cell wall mutants reveals the bidirectional interplay with cell expansion","container-title":"Plant Signaling &amp; Behavior","volume":"9","source":"PubMed Central","abstract":"Cell elongation requires directional deposition of cellulose microfibrils regulated by transverse cortical microtubules. Microtubules respond differentially to suppression of cell elongation along the developmental zones of Arabidopsis thaliana root apex. Cortical microtubule orientation is particularly affected in the fast elongation zone but not in the meristematic or transition zones of thanatos and pom2–4 cellulose-deficient mutants of Arabidopsis thaliana. Here, we report that a uniform phenotype is established among the primary cell wall mutants, as cortical microtubules of root epidermal cells of rsw1 and prc1 mutants exhibit the same pattern described in thanatos and pom2–4. Whether cortical microtubules assume transverse orientation or not is determined by the demand for cellulose synthesis, according to each root zone’s expansion rate. It is suggested that cessation of cell expansion may provide a biophysical signal resulting in microtubule reorientation.","URL":"https://www.ncbi.nlm.nih.gov/pmc/articles/PMC4091479/","DOI":"10.4161/psb.28737","ISSN":"1559-2316","note":"PMID: 24717634\nPMCID: PMC4091479","journalAbbreviation":"Plant Signal Behav","author":[{"family":"Panteris","given":"Emmanuel"},{"family":"Adamakis","given":"Ioannis-Dimosthenis S"},{"family":"Daras","given":"Gerasimos"},{"family":"Rigas","given":"Stamatis"}],"issued":{"date-parts":[["2014",4,9]]},"accessed":{"date-parts":[["2018",3,23]]}}},{"id":405,"uris":["http://zotero.org/users/2811100/items/ZKXB8T6X"],"uri":["http://zotero.org/users/2811100/items/ZKXB8T6X"],"itemData":{"id":405,"type":"article-journal","title":"Xyloglucan Deficiency Disrupts Microtubule Stability and Cellulose Biosynthesis in Arabidopsis, Altering Cell Growth and Morphogenesis","container-title":"Plant Physiology","page":"234-249","volume":"170","issue":"1","source":"PubMed Central","abstract":"A mutant lacking xyloglucan in its cell walls has bundled, aligned cellulose and unstable microtubules that uncover new links between cell wall and cytoskeletal integrity., Xyloglucan constitutes most of the hemicellulose in eudicot primary cell walls and functions in cell wall structure and mechanics. Although Arabidopsis (Arabidopsis thaliana) xxt1 xxt2 mutants lacking detectable xyloglucan are viable, they display growth defects that are suggestive of alterations in wall integrity. To probe the mechanisms underlying these defects, we analyzed cellulose arrangement, microtubule patterning and dynamics, microtubule- and wall-integrity-related gene expression, and cellulose biosynthesis in xxt1 xxt2 plants. We found that cellulose is highly aligned in xxt1 xxt2 cell walls, that its three-dimensional distribution is altered, and that microtubule patterning and stability are aberrant in etiolated xxt1 xxt2 hypocotyls. We also found that the expression levels of microtubule-associated genes, such as MAP70-5 and CLASP, and receptor genes, such as HERK1 and WAK1, were changed in xxt1 xxt2 plants and that cellulose synthase motility is reduced in xxt1 xxt2 cells, corresponding with a reduction in cellulose content. Our results indicate that loss of xyloglucan affects both the stability of the microtubule cytoskeleton and the production and patterning of cellulose in primary cell walls. These findings establish, to our knowledge, new links between wall integrity, cytoskeletal dynamics, and wall synthesis in the regulation of plant morphogenesis.","DOI":"10.1104/pp.15.01395","ISSN":"0032-0889","note":"PMID: 26527657\nPMCID: PMC4704587","journalAbbreviation":"Plant Physiol","author":[{"family":"Xiao","given":"Chaowen"},{"family":"Zhang","given":"Tian"},{"family":"Zheng","given":"Yunzhen"},{"family":"Cosgrove","given":"Daniel J."},{"family":"Anderson","given":"Charles T."}],"issued":{"date-parts":[["2016",1]]}}}],"schema":"https://github.com/citation-style-language/schema/raw/master/csl-citation.json"} </w:instrText>
            </w:r>
            <w:r w:rsidRPr="00D41521">
              <w:rPr>
                <w:rFonts w:ascii="Calibri" w:hAnsi="Calibri"/>
                <w:sz w:val="20"/>
                <w:szCs w:val="14"/>
                <w:lang w:val="en-GB"/>
              </w:rPr>
              <w:fldChar w:fldCharType="separate"/>
            </w:r>
            <w:r w:rsidRPr="00371334">
              <w:rPr>
                <w:rFonts w:ascii="Calibri" w:hAnsi="Calibri" w:cs="Calibri"/>
                <w:sz w:val="20"/>
                <w:lang w:val="en-GB"/>
              </w:rPr>
              <w:t>Fagard et al., 2000; MacKinnon et al., 2006; Panteris et al., 2014; Xiao et al., 2016</w:t>
            </w:r>
            <w:r w:rsidRPr="00D41521">
              <w:rPr>
                <w:rFonts w:ascii="Calibri" w:hAnsi="Calibri"/>
                <w:sz w:val="20"/>
                <w:szCs w:val="14"/>
                <w:lang w:val="en-GB"/>
              </w:rPr>
              <w:fldChar w:fldCharType="end"/>
            </w:r>
          </w:p>
          <w:p w:rsidR="00DD3F8D" w:rsidRPr="00D41521" w:rsidRDefault="00DD3F8D" w:rsidP="00D02448">
            <w:pPr>
              <w:rPr>
                <w:rFonts w:ascii="Calibri" w:hAnsi="Calibri"/>
                <w:sz w:val="20"/>
                <w:szCs w:val="14"/>
                <w:lang w:val="en-GB"/>
              </w:rPr>
            </w:pPr>
            <w:r w:rsidRPr="00D41521">
              <w:rPr>
                <w:rFonts w:ascii="Calibri" w:hAnsi="Calibri"/>
                <w:sz w:val="20"/>
                <w:szCs w:val="14"/>
                <w:lang w:val="en-GB"/>
              </w:rPr>
              <w:t> </w:t>
            </w:r>
          </w:p>
        </w:tc>
        <w:tc>
          <w:tcPr>
            <w:tcW w:w="572" w:type="pct"/>
          </w:tcPr>
          <w:p w:rsidR="00DD3F8D" w:rsidRPr="00D41521" w:rsidRDefault="00DD3F8D" w:rsidP="00D02448">
            <w:pPr>
              <w:rPr>
                <w:rFonts w:ascii="Calibri" w:hAnsi="Calibri"/>
                <w:sz w:val="20"/>
                <w:szCs w:val="14"/>
                <w:lang w:val="en-GB"/>
              </w:rPr>
            </w:pPr>
            <w:r>
              <w:rPr>
                <w:rFonts w:ascii="Calibri" w:hAnsi="Calibri"/>
                <w:sz w:val="20"/>
                <w:szCs w:val="14"/>
                <w:lang w:val="en-GB"/>
              </w:rPr>
              <w:t>Yes</w:t>
            </w:r>
          </w:p>
        </w:tc>
      </w:tr>
      <w:tr w:rsidR="00DD3F8D" w:rsidRPr="007B10F1" w:rsidTr="00DD3F8D">
        <w:trPr>
          <w:trHeight w:val="637"/>
          <w:jc w:val="center"/>
        </w:trPr>
        <w:tc>
          <w:tcPr>
            <w:tcW w:w="64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Cellulose</w:t>
            </w:r>
          </w:p>
        </w:tc>
        <w:tc>
          <w:tcPr>
            <w:tcW w:w="770" w:type="pct"/>
          </w:tcPr>
          <w:p w:rsidR="00DD3F8D" w:rsidRPr="00D41521" w:rsidRDefault="00DD3F8D" w:rsidP="00D02448">
            <w:pPr>
              <w:rPr>
                <w:rFonts w:ascii="Calibri" w:hAnsi="Calibri"/>
                <w:i/>
                <w:sz w:val="20"/>
                <w:szCs w:val="14"/>
                <w:lang w:val="en-GB"/>
              </w:rPr>
            </w:pPr>
            <w:r w:rsidRPr="00D41521">
              <w:rPr>
                <w:rFonts w:ascii="Calibri" w:hAnsi="Calibri"/>
                <w:sz w:val="20"/>
                <w:szCs w:val="14"/>
                <w:lang w:val="en-GB"/>
              </w:rPr>
              <w:t>AT4G32410</w:t>
            </w:r>
            <w:r w:rsidRPr="00D41521">
              <w:rPr>
                <w:rFonts w:ascii="Calibri" w:hAnsi="Calibri"/>
                <w:i/>
                <w:sz w:val="20"/>
                <w:szCs w:val="14"/>
                <w:lang w:val="en-GB"/>
              </w:rPr>
              <w:t xml:space="preserve"> ANY1</w:t>
            </w:r>
          </w:p>
          <w:p w:rsidR="00DD3F8D" w:rsidRPr="00D41521" w:rsidRDefault="00DD3F8D" w:rsidP="00D02448">
            <w:pPr>
              <w:rPr>
                <w:rFonts w:ascii="Calibri" w:hAnsi="Calibri"/>
                <w:sz w:val="20"/>
                <w:szCs w:val="14"/>
                <w:lang w:val="en-GB"/>
              </w:rPr>
            </w:pPr>
          </w:p>
        </w:tc>
        <w:tc>
          <w:tcPr>
            <w:tcW w:w="1538"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Cellulo</w:t>
            </w:r>
            <w:r>
              <w:rPr>
                <w:rFonts w:ascii="Calibri" w:hAnsi="Calibri"/>
                <w:sz w:val="20"/>
                <w:szCs w:val="14"/>
                <w:lang w:val="en-GB"/>
              </w:rPr>
              <w:t xml:space="preserve">se </w:t>
            </w:r>
            <w:proofErr w:type="spellStart"/>
            <w:r>
              <w:rPr>
                <w:rFonts w:ascii="Calibri" w:hAnsi="Calibri"/>
                <w:sz w:val="20"/>
                <w:szCs w:val="14"/>
                <w:lang w:val="en-GB"/>
              </w:rPr>
              <w:t>synthaseA</w:t>
            </w:r>
            <w:proofErr w:type="spellEnd"/>
            <w:r>
              <w:rPr>
                <w:rFonts w:ascii="Calibri" w:hAnsi="Calibri"/>
                <w:sz w:val="20"/>
                <w:szCs w:val="14"/>
                <w:lang w:val="en-GB"/>
              </w:rPr>
              <w:t xml:space="preserve"> catalytic subunit 1</w:t>
            </w:r>
          </w:p>
          <w:p w:rsidR="00DD3F8D" w:rsidRPr="00D41521" w:rsidRDefault="00DD3F8D" w:rsidP="00D02448">
            <w:pPr>
              <w:rPr>
                <w:rFonts w:ascii="Calibri" w:hAnsi="Calibri"/>
                <w:sz w:val="20"/>
                <w:szCs w:val="14"/>
                <w:lang w:val="en-GB"/>
              </w:rPr>
            </w:pPr>
          </w:p>
        </w:tc>
        <w:tc>
          <w:tcPr>
            <w:tcW w:w="450" w:type="pct"/>
          </w:tcPr>
          <w:p w:rsidR="00DD3F8D" w:rsidRPr="00D41521" w:rsidRDefault="00DD3F8D" w:rsidP="00D02448">
            <w:pPr>
              <w:rPr>
                <w:rFonts w:ascii="Calibri" w:hAnsi="Calibri"/>
                <w:sz w:val="20"/>
                <w:szCs w:val="14"/>
                <w:lang w:val="en-GB"/>
              </w:rPr>
            </w:pPr>
            <w:r w:rsidRPr="00D41521">
              <w:rPr>
                <w:rFonts w:ascii="Calibri" w:hAnsi="Calibri"/>
                <w:i/>
                <w:sz w:val="20"/>
                <w:szCs w:val="14"/>
                <w:lang w:val="en-GB"/>
              </w:rPr>
              <w:t>any1</w:t>
            </w:r>
          </w:p>
        </w:tc>
        <w:tc>
          <w:tcPr>
            <w:tcW w:w="1030" w:type="pct"/>
          </w:tcPr>
          <w:p w:rsidR="00DD3F8D" w:rsidRPr="00D41521" w:rsidRDefault="00DD3F8D" w:rsidP="00D02448">
            <w:pPr>
              <w:widowControl w:val="0"/>
              <w:autoSpaceDE w:val="0"/>
              <w:autoSpaceDN w:val="0"/>
              <w:adjustRightInd w:val="0"/>
              <w:rPr>
                <w:rFonts w:ascii="Calibri" w:hAnsi="Calibri"/>
                <w:sz w:val="20"/>
                <w:szCs w:val="14"/>
                <w:lang w:val="en-GB"/>
              </w:rPr>
            </w:pPr>
            <w:r w:rsidRPr="00D41521">
              <w:rPr>
                <w:rFonts w:ascii="Calibri" w:hAnsi="Calibri"/>
                <w:sz w:val="20"/>
                <w:szCs w:val="14"/>
                <w:lang w:val="en-GB"/>
              </w:rPr>
              <w:fldChar w:fldCharType="begin"/>
            </w:r>
            <w:r>
              <w:rPr>
                <w:rFonts w:ascii="Calibri" w:hAnsi="Calibri"/>
                <w:sz w:val="20"/>
                <w:szCs w:val="14"/>
                <w:lang w:val="en-GB"/>
              </w:rPr>
              <w:instrText xml:space="preserve"> ADDIN ZOTERO_ITEM CSL_CITATION {"citationID":"nJP1OFFB","properties":{"formattedCitation":"(Fujita et al., 2013)","plainCitation":"(Fujita et al., 2013)","noteIndex":0},"citationItems":[{"id":107,"uris":["http://zotero.org/users/2811100/items/TZVIMA37"],"uri":["http://zotero.org/users/2811100/items/TZVIMA37"],"itemData":{"id":107,"type":"article-journal","title":"The anisotropy1 D604N mutation in the Arabidopsis cellulose synthase1 catalytic domain reduces cell wall crystallinity and the velocity of cellulose synthase complexes","container-title":"Plant Physiology","page":"74-85","volume":"162","issue":"1","source":"PubMed","abstract":"Multiple cellulose synthase (CesA) subunits assemble into plasma membrane complexes responsible for cellulose production. In the Arabidopsis (Arabidopsis thaliana) model system, we identified a novel D604N missense mutation, designated anisotropy1 (any1), in the essential primary cell wall CesA1. Most previously identified CesA1 mutants show severe constitutive or conditional phenotypes such as embryo lethality or arrest of cellulose production but any1 plants are viable and produce seeds, thus permitting the study of CesA1 function. The dwarf mutants have reduced anisotropic growth of roots, aerial organs, and trichomes. Interestingly, cellulose microfibrils were disordered only in the epidermal cells of the any1 inflorescence stem, whereas they were transverse to the growth axis in other tissues of the stem and in all elongated cell types of roots and dark-grown hypocotyls. Overall cellulose content was not altered but both cell wall crystallinity and the velocity of cellulose synthase complexes were reduced in any1. We crossed any1 with the temperature-sensitive radial swelling1-1 (rsw1-1) CesA1 mutant and observed partial complementation of the any1 phenotype in the transheterozygotes at rsw1-1's permissive temperature (21°C) and full complementation by any1 of the conditional rsw1-1 root swelling phenotype at the restrictive temperature (29°C). In rsw1-1 homozygotes at restrictive temperature, a striking dissociation of cellulose synthase complexes from the plasma membrane was accompanied by greatly diminished motility of intracellular cellulose synthase-containing compartments. Neither phenomenon was observed in the any1 rsw1-1 transheterozygotes, suggesting that the proteins encoded by the any1 allele replace those encoded by rsw1-1 at restrictive temperature.","DOI":"10.1104/pp.112.211565","ISSN":"1532-2548","note":"PMID: 23532584\nPMCID: PMC3641231","journalAbbreviation":"Plant Physiol.","language":"eng","author":[{"family":"Fujita","given":"Miki"},{"family":"Himmelspach","given":"Regina"},{"family":"Ward","given":"Juliet"},{"family":"Whittington","given":"Angela"},{"family":"Hasenbein","given":"Nortrud"},{"family":"Liu","given":"Christine"},{"family":"Truong","given":"Thy T."},{"family":"Galway","given":"Moira E."},{"family":"Mansfield","given":"Shawn D."},{"family":"Hocart","given":"Charles H."},{"family":"Wasteneys","given":"Geoffrey O."}],"issued":{"date-parts":[["2013",5]]}}}],"schema":"https://github.com/citation-style-language/schema/raw/master/csl-citation.json"} </w:instrText>
            </w:r>
            <w:r w:rsidRPr="00D41521">
              <w:rPr>
                <w:rFonts w:ascii="Calibri" w:hAnsi="Calibri"/>
                <w:sz w:val="20"/>
                <w:szCs w:val="14"/>
                <w:lang w:val="en-GB"/>
              </w:rPr>
              <w:fldChar w:fldCharType="end"/>
            </w:r>
            <w:r w:rsidRPr="009653D4">
              <w:rPr>
                <w:rFonts w:ascii="Calibri" w:hAnsi="Calibri" w:cs="Calibri"/>
                <w:sz w:val="20"/>
                <w:szCs w:val="14"/>
                <w:lang w:val="en-GB"/>
              </w:rPr>
              <w:t>Fujita et al., 2013</w:t>
            </w:r>
            <w:r w:rsidRPr="00D41521" w:rsidDel="00371334">
              <w:rPr>
                <w:rFonts w:ascii="Calibri" w:hAnsi="Calibri"/>
                <w:sz w:val="20"/>
                <w:szCs w:val="14"/>
                <w:lang w:val="en-GB"/>
              </w:rPr>
              <w:t xml:space="preserve"> </w:t>
            </w:r>
          </w:p>
          <w:p w:rsidR="00DD3F8D" w:rsidRPr="00D41521" w:rsidRDefault="00DD3F8D" w:rsidP="00D02448">
            <w:pPr>
              <w:widowControl w:val="0"/>
              <w:autoSpaceDE w:val="0"/>
              <w:autoSpaceDN w:val="0"/>
              <w:adjustRightInd w:val="0"/>
              <w:rPr>
                <w:rFonts w:ascii="Calibri" w:hAnsi="Calibri"/>
                <w:sz w:val="20"/>
                <w:szCs w:val="14"/>
                <w:lang w:val="en-GB"/>
              </w:rPr>
            </w:pPr>
          </w:p>
        </w:tc>
        <w:tc>
          <w:tcPr>
            <w:tcW w:w="572" w:type="pct"/>
          </w:tcPr>
          <w:p w:rsidR="00DD3F8D" w:rsidRPr="00D41521" w:rsidRDefault="00DD3F8D" w:rsidP="00D02448">
            <w:pPr>
              <w:widowControl w:val="0"/>
              <w:autoSpaceDE w:val="0"/>
              <w:autoSpaceDN w:val="0"/>
              <w:adjustRightInd w:val="0"/>
              <w:rPr>
                <w:rFonts w:ascii="Calibri" w:hAnsi="Calibri"/>
                <w:sz w:val="20"/>
                <w:szCs w:val="14"/>
                <w:lang w:val="en-GB"/>
              </w:rPr>
            </w:pPr>
            <w:r>
              <w:rPr>
                <w:rFonts w:ascii="Calibri" w:hAnsi="Calibri"/>
                <w:sz w:val="20"/>
                <w:szCs w:val="14"/>
                <w:lang w:val="en-GB"/>
              </w:rPr>
              <w:t>Yes</w:t>
            </w:r>
          </w:p>
        </w:tc>
      </w:tr>
      <w:tr w:rsidR="00DD3F8D" w:rsidRPr="00D41521" w:rsidTr="00DD3F8D">
        <w:trPr>
          <w:trHeight w:val="973"/>
          <w:jc w:val="center"/>
        </w:trPr>
        <w:tc>
          <w:tcPr>
            <w:tcW w:w="64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Hemicellulose</w:t>
            </w:r>
          </w:p>
        </w:tc>
        <w:tc>
          <w:tcPr>
            <w:tcW w:w="77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AT3G62720</w:t>
            </w:r>
            <w:r w:rsidRPr="00D41521">
              <w:rPr>
                <w:rFonts w:ascii="Calibri" w:hAnsi="Calibri"/>
                <w:i/>
                <w:sz w:val="20"/>
                <w:szCs w:val="14"/>
                <w:lang w:val="en-GB"/>
              </w:rPr>
              <w:t xml:space="preserve"> XXT1</w:t>
            </w:r>
            <w:r w:rsidRPr="00D41521">
              <w:rPr>
                <w:rFonts w:ascii="Calibri" w:hAnsi="Calibri"/>
                <w:sz w:val="20"/>
                <w:szCs w:val="14"/>
                <w:lang w:val="en-GB"/>
              </w:rPr>
              <w:t xml:space="preserve"> </w:t>
            </w:r>
          </w:p>
          <w:p w:rsidR="00DD3F8D" w:rsidRPr="00D41521" w:rsidRDefault="00DD3F8D" w:rsidP="00D02448">
            <w:pPr>
              <w:rPr>
                <w:rFonts w:ascii="Calibri" w:hAnsi="Calibri"/>
                <w:sz w:val="20"/>
                <w:szCs w:val="14"/>
                <w:lang w:val="en-GB"/>
              </w:rPr>
            </w:pPr>
          </w:p>
          <w:p w:rsidR="00DD3F8D" w:rsidRPr="00D41521" w:rsidRDefault="00DD3F8D" w:rsidP="00D02448">
            <w:pPr>
              <w:rPr>
                <w:rFonts w:ascii="Calibri" w:hAnsi="Calibri"/>
                <w:sz w:val="20"/>
                <w:szCs w:val="14"/>
                <w:lang w:val="en-GB"/>
              </w:rPr>
            </w:pPr>
            <w:r w:rsidRPr="00D41521">
              <w:rPr>
                <w:rFonts w:ascii="Calibri" w:hAnsi="Calibri"/>
                <w:sz w:val="20"/>
                <w:szCs w:val="14"/>
                <w:lang w:val="en-GB"/>
              </w:rPr>
              <w:t>AT4G02500</w:t>
            </w:r>
            <w:r w:rsidRPr="00D41521">
              <w:rPr>
                <w:rFonts w:ascii="Calibri" w:hAnsi="Calibri"/>
                <w:i/>
                <w:sz w:val="20"/>
                <w:szCs w:val="14"/>
                <w:lang w:val="en-GB"/>
              </w:rPr>
              <w:t xml:space="preserve"> XXT2</w:t>
            </w:r>
            <w:r w:rsidRPr="00D41521">
              <w:rPr>
                <w:rFonts w:ascii="Calibri" w:hAnsi="Calibri"/>
                <w:sz w:val="20"/>
                <w:szCs w:val="14"/>
                <w:lang w:val="en-GB"/>
              </w:rPr>
              <w:t xml:space="preserve"> </w:t>
            </w:r>
          </w:p>
          <w:p w:rsidR="00DD3F8D" w:rsidRPr="00D41521" w:rsidRDefault="00DD3F8D" w:rsidP="00D02448">
            <w:pPr>
              <w:rPr>
                <w:rFonts w:ascii="Calibri" w:hAnsi="Calibri"/>
                <w:sz w:val="20"/>
                <w:szCs w:val="14"/>
                <w:lang w:val="en-GB"/>
              </w:rPr>
            </w:pPr>
          </w:p>
        </w:tc>
        <w:tc>
          <w:tcPr>
            <w:tcW w:w="1538"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Xyloglucan 6-xylosyltransferase 1</w:t>
            </w:r>
          </w:p>
          <w:p w:rsidR="00DD3F8D" w:rsidRPr="00D41521" w:rsidRDefault="00DD3F8D" w:rsidP="00D02448">
            <w:pPr>
              <w:rPr>
                <w:rFonts w:ascii="Calibri" w:hAnsi="Calibri"/>
                <w:i/>
                <w:sz w:val="20"/>
                <w:szCs w:val="14"/>
                <w:lang w:val="en-GB"/>
              </w:rPr>
            </w:pPr>
          </w:p>
          <w:p w:rsidR="00DD3F8D" w:rsidRPr="00D41521" w:rsidRDefault="00DD3F8D" w:rsidP="00D02448">
            <w:pPr>
              <w:rPr>
                <w:rFonts w:ascii="Calibri" w:hAnsi="Calibri"/>
                <w:sz w:val="20"/>
                <w:szCs w:val="14"/>
                <w:lang w:val="en-GB"/>
              </w:rPr>
            </w:pPr>
            <w:r w:rsidRPr="00D41521">
              <w:rPr>
                <w:rFonts w:ascii="Calibri" w:hAnsi="Calibri"/>
                <w:sz w:val="20"/>
                <w:szCs w:val="14"/>
                <w:lang w:val="en-GB"/>
              </w:rPr>
              <w:t>Xyloglucan 6-xylosyltransferase 2</w:t>
            </w:r>
          </w:p>
          <w:p w:rsidR="00DD3F8D" w:rsidRPr="00D41521" w:rsidRDefault="00DD3F8D" w:rsidP="00D02448">
            <w:pPr>
              <w:rPr>
                <w:rFonts w:ascii="Calibri" w:hAnsi="Calibri"/>
                <w:i/>
                <w:sz w:val="20"/>
                <w:szCs w:val="14"/>
                <w:lang w:val="en-GB"/>
              </w:rPr>
            </w:pPr>
          </w:p>
        </w:tc>
        <w:tc>
          <w:tcPr>
            <w:tcW w:w="45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 xml:space="preserve"> </w:t>
            </w:r>
            <w:r w:rsidRPr="00D41521">
              <w:rPr>
                <w:rFonts w:ascii="Calibri" w:hAnsi="Calibri"/>
                <w:i/>
                <w:sz w:val="20"/>
                <w:szCs w:val="14"/>
                <w:lang w:val="en-GB"/>
              </w:rPr>
              <w:t>xxt1 xxt2</w:t>
            </w:r>
          </w:p>
        </w:tc>
        <w:tc>
          <w:tcPr>
            <w:tcW w:w="1030" w:type="pct"/>
          </w:tcPr>
          <w:p w:rsidR="00DD3F8D" w:rsidRPr="00371334" w:rsidRDefault="00DD3F8D" w:rsidP="00D02448">
            <w:pPr>
              <w:rPr>
                <w:rFonts w:ascii="Calibri" w:hAnsi="Calibri"/>
                <w:sz w:val="20"/>
                <w:szCs w:val="14"/>
              </w:rPr>
            </w:pPr>
            <w:r w:rsidRPr="00D41521">
              <w:rPr>
                <w:rFonts w:ascii="Calibri" w:hAnsi="Calibri"/>
                <w:sz w:val="20"/>
                <w:szCs w:val="14"/>
                <w:lang w:val="en-GB"/>
              </w:rPr>
              <w:fldChar w:fldCharType="begin"/>
            </w:r>
            <w:r>
              <w:rPr>
                <w:rFonts w:ascii="Calibri" w:hAnsi="Calibri"/>
                <w:sz w:val="20"/>
                <w:szCs w:val="14"/>
                <w:lang w:val="en-GB"/>
              </w:rPr>
              <w:instrText xml:space="preserve"> ADDIN ZOTERO_ITEM CSL_CITATION {"citationID":"LKnOYYvn","properties":{"formattedCitation":"(Cavalier et al., 2008; Xiao et al., 2016)","plainCitation":"(Cavalier et al., 2008; Xiao et al., 2016)","noteIndex":0},"citationItems":[{"id":335,"uris":["http://zotero.org/users/2811100/items/VV9JNEZM"],"uri":["http://zotero.org/users/2811100/items/VV9JNEZM"],"itemData":{"id":335,"type":"article-journal","title":"Disrupting Two Arabidopsis thaliana Xylosyltransferase Genes Results in Plants Deficient in Xyloglucan, a Major Primary Cell Wall Component","container-title":"The Plant Cell","page":"1519-1537","volume":"20","issue":"6","source":"www.plantcell.org","abstract":"Xyloglucans are the main hemicellulosic polysaccharides found in the primary cell walls of dicots and nongraminaceous monocots, where they are thought to interact with cellulose to form a three-dimensional network that functions as the principal load-bearing structure of the primary cell wall. To determine whether two Arabidopsis thaliana genes that encode xylosyltransferases, XXT1 and XXT2, are involved in xyloglucan biosynthesis in vivo and to determine how the plant cell wall is affected by the lack of expression of XXT1, XXT2, or both, we isolated and characterized xxt1 and xxt2 single and xxt1 xxt2 double T-DNA insertion mutants. Although the xxt1 and xxt2 mutants did not have a gross morphological phenotype, they did have a slight decrease in xyloglucan content and showed slightly altered distribution patterns for xyloglucan epitopes. More interestingly, the xxt1 xxt2 double mutant had aberrant root hairs and lacked detectable xyloglucan. The reduction of xyloglucan in the xxt2 mutant and the lack of detectable xyloglucan in the xxt1 xxt2 double mutant resulted in significant changes in the mechanical properties of these plants. We conclude that XXT1 and XXT2 encode xylosyltransferases that are required for xyloglucan biosynthesis. Moreover, the lack of detectable xyloglucan in the xxt1 xxt2 double mutant challenges conventional models of the plant primary cell wall.","DOI":"10.1105/tpc.108.059873","ISSN":"1040-4651, 1532-298X","note":"PMID: 18544630","language":"en","author":[{"family":"Cavalier","given":"David M."},{"family":"Lerouxel","given":"Olivier"},{"family":"Neumetzler","given":"Lutz"},{"family":"Yamauchi","given":"Kazuchika"},{"family":"Reinecke","given":"Antje"},{"family":"Freshour","given":"Glenn"},{"family":"Zabotina","given":"Olga A."},{"family":"Hahn","given":"Michael G."},{"family":"Burgert","given":"Ingo"},{"family":"Pauly","given":"Markus"},{"family":"Raikhel","given":"Natasha V."},{"family":"Keegstra","given":"Kenneth"}],"issued":{"date-parts":[["2008",6,1]]}}},{"id":405,"uris":["http://zotero.org/users/2811100/items/ZKXB8T6X"],"uri":["http://zotero.org/users/2811100/items/ZKXB8T6X"],"itemData":{"id":405,"type":"article-journal","title":"Xyloglucan Deficiency Disrupts Microtubule Stability and Cellulose Biosynthesis in Arabidopsis, Altering Cell Growth and Morphogenesis","container-title":"Plant Physiology","page":"234-249","volume":"170","issue":"1","source":"PubMed Central","abstract":"A mutant lacking xyloglucan in its cell walls has bundled, aligned cellulose and unstable microtubules that uncover new links between cell wall and cytoskeletal integrity., Xyloglucan constitutes most of the hemicellulose in eudicot primary cell walls and functions in cell wall structure and mechanics. Although Arabidopsis (Arabidopsis thaliana) xxt1 xxt2 mutants lacking detectable xyloglucan are viable, they display growth defects that are suggestive of alterations in wall integrity. To probe the mechanisms underlying thes</w:instrText>
            </w:r>
            <w:r w:rsidRPr="00371334">
              <w:rPr>
                <w:rFonts w:ascii="Calibri" w:hAnsi="Calibri"/>
                <w:sz w:val="20"/>
                <w:szCs w:val="14"/>
              </w:rPr>
              <w:instrText xml:space="preserve">e defects, we analyzed cellulose arrangement, microtubule patterning and dynamics, microtubule- and wall-integrity-related gene expression, and cellulose biosynthesis in xxt1 xxt2 plants. We found that cellulose is highly aligned in xxt1 xxt2 cell walls, that its three-dimensional distribution is altered, and that microtubule patterning and stability are aberrant in etiolated xxt1 xxt2 hypocotyls. We also found that the expression levels of microtubule-associated genes, such as MAP70-5 and CLASP, and receptor genes, such as HERK1 and WAK1, were changed in xxt1 xxt2 plants and that cellulose synthase motility is reduced in xxt1 xxt2 cells, corresponding with a reduction in cellulose content. Our results indicate that loss of xyloglucan affects both the stability of the microtubule cytoskeleton and the production and patterning of cellulose in primary cell walls. These findings establish, to our knowledge, new links between wall integrity, cytoskeletal dynamics, and wall synthesis in the regulation of plant morphogenesis.","DOI":"10.1104/pp.15.01395","ISSN":"0032-0889","note":"PMID: 26527657\nPMCID: PMC4704587","journalAbbreviation":"Plant Physiol","author":[{"family":"Xiao","given":"Chaowen"},{"family":"Zhang","given":"Tian"},{"family":"Zheng","given":"Yunzhen"},{"family":"Cosgrove","given":"Daniel J."},{"family":"Anderson","given":"Charles T."}],"issued":{"date-parts":[["2016",1]]}}}],"schema":"https://github.com/citation-style-language/schema/raw/master/csl-citation.json"} </w:instrText>
            </w:r>
            <w:r w:rsidRPr="00D41521">
              <w:rPr>
                <w:rFonts w:ascii="Calibri" w:hAnsi="Calibri"/>
                <w:sz w:val="20"/>
                <w:szCs w:val="14"/>
                <w:lang w:val="en-GB"/>
              </w:rPr>
              <w:fldChar w:fldCharType="separate"/>
            </w:r>
            <w:r w:rsidRPr="00371334">
              <w:rPr>
                <w:rFonts w:ascii="Calibri" w:hAnsi="Calibri" w:cs="Calibri"/>
                <w:sz w:val="20"/>
              </w:rPr>
              <w:t>Cavalier et al., 2008; Xiao et al., 2016</w:t>
            </w:r>
            <w:r w:rsidRPr="00D41521">
              <w:rPr>
                <w:rFonts w:ascii="Calibri" w:hAnsi="Calibri"/>
                <w:sz w:val="20"/>
                <w:szCs w:val="14"/>
                <w:lang w:val="en-GB"/>
              </w:rPr>
              <w:fldChar w:fldCharType="end"/>
            </w:r>
          </w:p>
        </w:tc>
        <w:tc>
          <w:tcPr>
            <w:tcW w:w="572" w:type="pct"/>
          </w:tcPr>
          <w:p w:rsidR="00DD3F8D" w:rsidRPr="00D41521" w:rsidRDefault="00DD3F8D" w:rsidP="00D02448">
            <w:pPr>
              <w:rPr>
                <w:rFonts w:ascii="Calibri" w:hAnsi="Calibri"/>
                <w:sz w:val="20"/>
                <w:szCs w:val="14"/>
                <w:lang w:val="en-GB"/>
              </w:rPr>
            </w:pPr>
            <w:r>
              <w:rPr>
                <w:rFonts w:ascii="Calibri" w:hAnsi="Calibri"/>
                <w:sz w:val="20"/>
                <w:szCs w:val="14"/>
                <w:lang w:val="en-GB"/>
              </w:rPr>
              <w:t>Yes</w:t>
            </w:r>
          </w:p>
        </w:tc>
      </w:tr>
      <w:tr w:rsidR="00DD3F8D" w:rsidRPr="00D41521" w:rsidTr="00DD3F8D">
        <w:trPr>
          <w:trHeight w:val="439"/>
          <w:jc w:val="center"/>
        </w:trPr>
        <w:tc>
          <w:tcPr>
            <w:tcW w:w="640" w:type="pct"/>
          </w:tcPr>
          <w:p w:rsidR="00DD3F8D" w:rsidRPr="00371334" w:rsidRDefault="00DD3F8D" w:rsidP="00D02448">
            <w:pPr>
              <w:rPr>
                <w:rFonts w:ascii="Calibri" w:hAnsi="Calibri"/>
                <w:sz w:val="20"/>
                <w:szCs w:val="14"/>
              </w:rPr>
            </w:pPr>
            <w:proofErr w:type="spellStart"/>
            <w:r w:rsidRPr="00371334">
              <w:rPr>
                <w:rFonts w:ascii="Calibri" w:hAnsi="Calibri"/>
                <w:sz w:val="20"/>
                <w:szCs w:val="14"/>
              </w:rPr>
              <w:t>Hemicellulose</w:t>
            </w:r>
            <w:proofErr w:type="spellEnd"/>
          </w:p>
        </w:tc>
        <w:tc>
          <w:tcPr>
            <w:tcW w:w="770" w:type="pct"/>
          </w:tcPr>
          <w:p w:rsidR="00DD3F8D" w:rsidRPr="00371334" w:rsidRDefault="00DD3F8D" w:rsidP="00D02448">
            <w:pPr>
              <w:rPr>
                <w:rFonts w:ascii="Calibri" w:hAnsi="Calibri"/>
                <w:sz w:val="20"/>
                <w:szCs w:val="14"/>
              </w:rPr>
            </w:pPr>
            <w:r w:rsidRPr="00371334">
              <w:rPr>
                <w:rFonts w:ascii="Calibri" w:hAnsi="Calibri"/>
                <w:sz w:val="20"/>
                <w:szCs w:val="14"/>
              </w:rPr>
              <w:t>AT1G68560</w:t>
            </w:r>
            <w:r w:rsidRPr="00371334">
              <w:rPr>
                <w:rFonts w:ascii="Calibri" w:hAnsi="Calibri"/>
                <w:i/>
                <w:sz w:val="20"/>
                <w:szCs w:val="14"/>
              </w:rPr>
              <w:t xml:space="preserve"> XYL1</w:t>
            </w:r>
          </w:p>
          <w:p w:rsidR="00DD3F8D" w:rsidRPr="00371334" w:rsidRDefault="00DD3F8D" w:rsidP="00D02448">
            <w:pPr>
              <w:rPr>
                <w:rFonts w:ascii="Calibri" w:hAnsi="Calibri"/>
                <w:sz w:val="20"/>
                <w:szCs w:val="14"/>
              </w:rPr>
            </w:pPr>
          </w:p>
        </w:tc>
        <w:tc>
          <w:tcPr>
            <w:tcW w:w="1538" w:type="pct"/>
          </w:tcPr>
          <w:p w:rsidR="00DD3F8D" w:rsidRPr="00371334" w:rsidRDefault="00DD3F8D" w:rsidP="00D02448">
            <w:pPr>
              <w:rPr>
                <w:rFonts w:ascii="Calibri" w:hAnsi="Calibri"/>
                <w:i/>
                <w:sz w:val="20"/>
                <w:szCs w:val="14"/>
              </w:rPr>
            </w:pPr>
            <w:r w:rsidRPr="00371334">
              <w:rPr>
                <w:rFonts w:ascii="Calibri" w:hAnsi="Calibri"/>
                <w:sz w:val="20"/>
                <w:szCs w:val="14"/>
              </w:rPr>
              <w:t>Alpha-</w:t>
            </w:r>
            <w:proofErr w:type="spellStart"/>
            <w:r w:rsidRPr="00371334">
              <w:rPr>
                <w:rFonts w:ascii="Calibri" w:hAnsi="Calibri"/>
                <w:sz w:val="20"/>
                <w:szCs w:val="14"/>
              </w:rPr>
              <w:t>xylosidase</w:t>
            </w:r>
            <w:proofErr w:type="spellEnd"/>
            <w:r w:rsidRPr="00371334">
              <w:rPr>
                <w:rFonts w:ascii="Calibri" w:hAnsi="Calibri"/>
                <w:sz w:val="20"/>
                <w:szCs w:val="14"/>
              </w:rPr>
              <w:t xml:space="preserve"> 1</w:t>
            </w:r>
          </w:p>
          <w:p w:rsidR="00DD3F8D" w:rsidRPr="00371334" w:rsidRDefault="00DD3F8D" w:rsidP="00D02448">
            <w:pPr>
              <w:rPr>
                <w:rFonts w:ascii="Calibri" w:hAnsi="Calibri"/>
                <w:i/>
                <w:sz w:val="20"/>
                <w:szCs w:val="14"/>
              </w:rPr>
            </w:pPr>
          </w:p>
        </w:tc>
        <w:tc>
          <w:tcPr>
            <w:tcW w:w="450" w:type="pct"/>
          </w:tcPr>
          <w:p w:rsidR="00DD3F8D" w:rsidRPr="00371334" w:rsidRDefault="00DD3F8D" w:rsidP="00D02448">
            <w:pPr>
              <w:rPr>
                <w:rFonts w:ascii="Calibri" w:hAnsi="Calibri"/>
                <w:sz w:val="20"/>
                <w:szCs w:val="14"/>
              </w:rPr>
            </w:pPr>
            <w:proofErr w:type="gramStart"/>
            <w:r w:rsidRPr="00371334">
              <w:rPr>
                <w:rFonts w:ascii="Calibri" w:hAnsi="Calibri"/>
                <w:i/>
                <w:sz w:val="20"/>
                <w:szCs w:val="14"/>
              </w:rPr>
              <w:t>xyl</w:t>
            </w:r>
            <w:proofErr w:type="gramEnd"/>
            <w:r w:rsidRPr="00371334">
              <w:rPr>
                <w:rFonts w:ascii="Calibri" w:hAnsi="Calibri"/>
                <w:i/>
                <w:sz w:val="20"/>
                <w:szCs w:val="14"/>
              </w:rPr>
              <w:t>1.4</w:t>
            </w:r>
          </w:p>
        </w:tc>
        <w:tc>
          <w:tcPr>
            <w:tcW w:w="1030" w:type="pct"/>
          </w:tcPr>
          <w:p w:rsidR="00DD3F8D" w:rsidRPr="00D41521" w:rsidRDefault="00DD3F8D" w:rsidP="00D02448">
            <w:pPr>
              <w:widowControl w:val="0"/>
              <w:autoSpaceDE w:val="0"/>
              <w:autoSpaceDN w:val="0"/>
              <w:adjustRightInd w:val="0"/>
              <w:rPr>
                <w:rFonts w:ascii="Calibri" w:hAnsi="Calibri"/>
                <w:sz w:val="20"/>
                <w:szCs w:val="14"/>
                <w:lang w:val="en-GB"/>
              </w:rPr>
            </w:pPr>
            <w:r w:rsidRPr="00D41521">
              <w:rPr>
                <w:rFonts w:ascii="Calibri" w:hAnsi="Calibri"/>
                <w:sz w:val="20"/>
                <w:szCs w:val="14"/>
                <w:lang w:val="en-GB"/>
              </w:rPr>
              <w:fldChar w:fldCharType="begin"/>
            </w:r>
            <w:r w:rsidRPr="00371334">
              <w:rPr>
                <w:rFonts w:ascii="Calibri" w:hAnsi="Calibri"/>
                <w:sz w:val="20"/>
                <w:szCs w:val="14"/>
              </w:rPr>
              <w:instrText xml:space="preserve"> ADDIN ZOTERO_ITEM CSL_CITATION {"citationID":"qyA1s4e4","properties":{"formattedCitation":"(Shigeyama et al., 2016)","plainCitation":"(Shigeyama et al., 2016)","noteIndex":0},"citationItems":[{"id":322,"uris":["http://zotero.org/users/2811100/items/EUWZX59E"],"uri":["http://zotero.org/users/2811100/items/EUWZX59E"],"itemData":{"id":322,"type":"article-journal","title":"</w:instrText>
            </w:r>
            <w:r>
              <w:rPr>
                <w:rFonts w:ascii="Calibri" w:hAnsi="Calibri"/>
                <w:sz w:val="20"/>
                <w:szCs w:val="14"/>
                <w:lang w:val="en-GB"/>
              </w:rPr>
              <w:instrText>α</w:instrText>
            </w:r>
            <w:r w:rsidRPr="00371334">
              <w:rPr>
                <w:rFonts w:ascii="Calibri" w:hAnsi="Calibri"/>
                <w:sz w:val="20"/>
                <w:szCs w:val="14"/>
              </w:rPr>
              <w:instrText xml:space="preserve">-Xylosidase plays essential roles in xyloglucan remodelling, maintenance of cell wall integrity, and seed germination in Arabidopsis thaliana","container-title":"Journal of Experimental Botany","page":"5615-5629","volume":"67","issue":"19","source":"PubMed Central","abstract":"Xyloglucan oligosaccharide metabolism by </w:instrText>
            </w:r>
            <w:r>
              <w:rPr>
                <w:rFonts w:ascii="Calibri" w:hAnsi="Calibri"/>
                <w:sz w:val="20"/>
                <w:szCs w:val="14"/>
                <w:lang w:val="en-GB"/>
              </w:rPr>
              <w:instrText>α</w:instrText>
            </w:r>
            <w:r w:rsidRPr="00371334">
              <w:rPr>
                <w:rFonts w:ascii="Calibri" w:hAnsi="Calibri"/>
                <w:sz w:val="20"/>
                <w:szCs w:val="14"/>
              </w:rPr>
              <w:instrText xml:space="preserve">-xylosidase impacts xyloglucan remodelling, the mechanical integrity of the primary cell wall of growing tissues, cell expansion, and seed germination., Regulation and maintenance of cell wall physical properties are crucial for plant growth and environmental response. In the germination process, hypocotyl cell expansion and endosperm weakening are prerequisites for dicot seeds to complete germination. We have identified the Arabidopsis mutant thermoinhibition-resistant germination 1 (trg1), which has reduced seed dormancy and insensitivity to unfavourable conditions for germination owing to a loss-of-function mutation of TRG1/XYL1, which encodes an </w:instrText>
            </w:r>
            <w:r>
              <w:rPr>
                <w:rFonts w:ascii="Calibri" w:hAnsi="Calibri"/>
                <w:sz w:val="20"/>
                <w:szCs w:val="14"/>
                <w:lang w:val="en-GB"/>
              </w:rPr>
              <w:instrText>α</w:instrText>
            </w:r>
            <w:r w:rsidRPr="00371334">
              <w:rPr>
                <w:rFonts w:ascii="Calibri" w:hAnsi="Calibri"/>
                <w:sz w:val="20"/>
                <w:szCs w:val="14"/>
              </w:rPr>
              <w:instrText>-xylosidase. Compared to those of wild type, the elongating stem of trg1 showed</w:instrText>
            </w:r>
            <w:r>
              <w:rPr>
                <w:rFonts w:ascii="Calibri" w:hAnsi="Calibri"/>
                <w:sz w:val="20"/>
                <w:szCs w:val="14"/>
                <w:lang w:val="en-GB"/>
              </w:rPr>
              <w:instrText xml:space="preserve"> significantly lower viscoelasticity, and the fruit epidermal cells were longitudinally shorter and horizontally enlarged. Actively growing tissues of trg1 over-accumulated free xyloglucan oligosaccharides (XGOs), and the seed cell wall had xyloglucan with a greatly reduced molecular weight. These observations suggest that XGOs reduce xyloglucan size by serving as an acceptor in transglycosylation and eventually enhancing cell wall loosening. TRG1/XYL1 gene expression was abundant in growing wild-type organs and tissues but relatively low in cells at most actively elongating part of the tissues, suggesting that α-xylosidase contributes to maintaining the mechanical integrity of the primary cell wall in the growing and pre-growing tissues. In germinating seeds of trg1, expression of genes encoding specific abscisic acid and gibberellin metabolism enzymes was altered in accordance with the aberrant germination phenotype. Thus, cell wall integrity could affect seed germination not only directly through the physical properties of the cell wall but also indirectly through the regulation of hormone gene expression.","DOI":"10.1093/jxb/erw321","ISSN":"0022-0957","note":"PMID: 27605715\nPMCID: PMC5066485","journalAbbreviation":"J Exp Bot","author":[{"family":"Shigeyama","given":"Takuma"},{"family":"Watanabe","given":"Asuka"},{"family":"Tokuchi","given":"Konatsu"},{"family":"Toh","given":"Shigeo"},{"family":"Sakurai","given":"Naoki"},{"family":"Shibuya","given":"Naoto"},{"family":"Kawakami","given":"Naoto"}],"issued":{"date-parts":[["2016",10]]}}}],"schema":"https://github.com/citation-style-language/schema/raw/master/csl-citation.json"} </w:instrText>
            </w:r>
            <w:r w:rsidRPr="00D41521">
              <w:rPr>
                <w:rFonts w:ascii="Calibri" w:hAnsi="Calibri"/>
                <w:sz w:val="20"/>
                <w:szCs w:val="14"/>
                <w:lang w:val="en-GB"/>
              </w:rPr>
              <w:fldChar w:fldCharType="separate"/>
            </w:r>
            <w:r>
              <w:rPr>
                <w:rFonts w:ascii="Calibri" w:hAnsi="Calibri" w:cs="Calibri"/>
                <w:sz w:val="20"/>
              </w:rPr>
              <w:t>Sechet et al</w:t>
            </w:r>
            <w:r w:rsidRPr="00371334">
              <w:rPr>
                <w:rFonts w:ascii="Calibri" w:hAnsi="Calibri" w:cs="Calibri"/>
                <w:sz w:val="20"/>
              </w:rPr>
              <w:t>., 2016</w:t>
            </w:r>
            <w:r w:rsidRPr="00D41521">
              <w:rPr>
                <w:rFonts w:ascii="Calibri" w:hAnsi="Calibri"/>
                <w:sz w:val="20"/>
                <w:szCs w:val="14"/>
                <w:lang w:val="en-GB"/>
              </w:rPr>
              <w:fldChar w:fldCharType="end"/>
            </w:r>
          </w:p>
        </w:tc>
        <w:tc>
          <w:tcPr>
            <w:tcW w:w="572" w:type="pct"/>
          </w:tcPr>
          <w:p w:rsidR="00DD3F8D" w:rsidRPr="00D41521" w:rsidRDefault="00DD3F8D" w:rsidP="00D02448">
            <w:pPr>
              <w:widowControl w:val="0"/>
              <w:autoSpaceDE w:val="0"/>
              <w:autoSpaceDN w:val="0"/>
              <w:adjustRightInd w:val="0"/>
              <w:rPr>
                <w:rFonts w:ascii="Calibri" w:hAnsi="Calibri"/>
                <w:sz w:val="20"/>
                <w:szCs w:val="14"/>
                <w:lang w:val="en-GB"/>
              </w:rPr>
            </w:pPr>
            <w:r>
              <w:rPr>
                <w:rFonts w:ascii="Calibri" w:hAnsi="Calibri"/>
                <w:sz w:val="20"/>
                <w:szCs w:val="14"/>
                <w:lang w:val="en-GB"/>
              </w:rPr>
              <w:t>Yes</w:t>
            </w:r>
          </w:p>
        </w:tc>
      </w:tr>
      <w:tr w:rsidR="00DD3F8D" w:rsidRPr="00D90BA2" w:rsidTr="00DD3F8D">
        <w:trPr>
          <w:trHeight w:val="439"/>
          <w:jc w:val="center"/>
        </w:trPr>
        <w:tc>
          <w:tcPr>
            <w:tcW w:w="64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Pectin</w:t>
            </w:r>
          </w:p>
        </w:tc>
        <w:tc>
          <w:tcPr>
            <w:tcW w:w="770"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AT1G78240</w:t>
            </w:r>
            <w:r w:rsidRPr="00D41521">
              <w:rPr>
                <w:rFonts w:ascii="Calibri" w:hAnsi="Calibri"/>
                <w:i/>
                <w:sz w:val="20"/>
                <w:szCs w:val="14"/>
                <w:lang w:val="en-GB"/>
              </w:rPr>
              <w:t xml:space="preserve"> QUA2</w:t>
            </w:r>
            <w:r w:rsidRPr="00D41521">
              <w:rPr>
                <w:rFonts w:ascii="Calibri" w:hAnsi="Calibri"/>
                <w:sz w:val="20"/>
                <w:szCs w:val="14"/>
                <w:lang w:val="en-GB"/>
              </w:rPr>
              <w:t xml:space="preserve"> </w:t>
            </w:r>
          </w:p>
          <w:p w:rsidR="00DD3F8D" w:rsidRPr="00D41521" w:rsidRDefault="00DD3F8D" w:rsidP="00D02448">
            <w:pPr>
              <w:rPr>
                <w:rFonts w:ascii="Calibri" w:hAnsi="Calibri"/>
                <w:sz w:val="20"/>
                <w:szCs w:val="14"/>
                <w:lang w:val="en-GB"/>
              </w:rPr>
            </w:pPr>
          </w:p>
        </w:tc>
        <w:tc>
          <w:tcPr>
            <w:tcW w:w="1538" w:type="pct"/>
          </w:tcPr>
          <w:p w:rsidR="00DD3F8D" w:rsidRPr="00D41521" w:rsidRDefault="00DD3F8D" w:rsidP="00D02448">
            <w:pPr>
              <w:rPr>
                <w:rFonts w:ascii="Calibri" w:hAnsi="Calibri"/>
                <w:sz w:val="20"/>
                <w:szCs w:val="14"/>
                <w:lang w:val="en-GB"/>
              </w:rPr>
            </w:pPr>
            <w:r w:rsidRPr="00D41521">
              <w:rPr>
                <w:rFonts w:ascii="Calibri" w:hAnsi="Calibri"/>
                <w:sz w:val="20"/>
                <w:szCs w:val="14"/>
                <w:lang w:val="en-GB"/>
              </w:rPr>
              <w:t>Probable Pectin methyltransferase</w:t>
            </w:r>
          </w:p>
          <w:p w:rsidR="00DD3F8D" w:rsidRPr="00D41521" w:rsidRDefault="00DD3F8D" w:rsidP="00D02448">
            <w:pPr>
              <w:rPr>
                <w:rFonts w:ascii="Calibri" w:hAnsi="Calibri"/>
                <w:sz w:val="20"/>
                <w:szCs w:val="14"/>
                <w:lang w:val="en-GB"/>
              </w:rPr>
            </w:pPr>
          </w:p>
        </w:tc>
        <w:tc>
          <w:tcPr>
            <w:tcW w:w="450" w:type="pct"/>
          </w:tcPr>
          <w:p w:rsidR="00DD3F8D" w:rsidRPr="00D41521" w:rsidRDefault="00DD3F8D" w:rsidP="00D02448">
            <w:pPr>
              <w:rPr>
                <w:rFonts w:ascii="Calibri" w:hAnsi="Calibri"/>
                <w:i/>
                <w:sz w:val="20"/>
                <w:szCs w:val="14"/>
                <w:lang w:val="en-GB"/>
              </w:rPr>
            </w:pPr>
            <w:r w:rsidRPr="00D41521">
              <w:rPr>
                <w:rFonts w:ascii="Calibri" w:hAnsi="Calibri"/>
                <w:i/>
                <w:sz w:val="20"/>
                <w:szCs w:val="14"/>
                <w:lang w:val="en-GB"/>
              </w:rPr>
              <w:t>qua2.1</w:t>
            </w:r>
            <w:r w:rsidRPr="00D41521" w:rsidDel="0019613D">
              <w:rPr>
                <w:rFonts w:ascii="Calibri" w:hAnsi="Calibri"/>
                <w:i/>
                <w:sz w:val="20"/>
                <w:szCs w:val="14"/>
                <w:lang w:val="en-GB"/>
              </w:rPr>
              <w:t xml:space="preserve"> </w:t>
            </w:r>
          </w:p>
        </w:tc>
        <w:tc>
          <w:tcPr>
            <w:tcW w:w="1030" w:type="pct"/>
          </w:tcPr>
          <w:p w:rsidR="00DD3F8D" w:rsidRPr="00371334" w:rsidRDefault="00DD3F8D" w:rsidP="00D02448">
            <w:pPr>
              <w:widowControl w:val="0"/>
              <w:autoSpaceDE w:val="0"/>
              <w:autoSpaceDN w:val="0"/>
              <w:adjustRightInd w:val="0"/>
              <w:rPr>
                <w:rFonts w:ascii="Calibri" w:hAnsi="Calibri"/>
                <w:sz w:val="20"/>
                <w:szCs w:val="14"/>
              </w:rPr>
            </w:pPr>
            <w:r w:rsidRPr="00D41521">
              <w:rPr>
                <w:rFonts w:ascii="Calibri" w:hAnsi="Calibri"/>
                <w:sz w:val="20"/>
                <w:szCs w:val="14"/>
                <w:lang w:val="en-GB"/>
              </w:rPr>
              <w:fldChar w:fldCharType="begin"/>
            </w:r>
            <w:r>
              <w:rPr>
                <w:rFonts w:ascii="Calibri" w:hAnsi="Calibri"/>
                <w:sz w:val="20"/>
                <w:szCs w:val="14"/>
                <w:lang w:val="en-GB"/>
              </w:rPr>
              <w:instrText xml:space="preserve"> ADDIN ZOTERO_ITEM CSL_CITATION {"citationID":"aM5ZfkqR","properties":{"formattedCitation":"(Abasolo et al., 2009; Mouille et al., 2007; Verger et al., 2018)","plainCitation":"(Abasolo et al., 2009; Mouille et al., 2007; Verger et al., 2018)","noteIndex":0},"citationItems":[{"id":332,"uris":["http://zotero.org/users/2811100/items/XIQI9W6N"],"uri":["http://zotero.org/users/2811100/items/XIQI9W6N"],"itemData":{"id":332,"type":"article-journal","title":"Pectin May Hinder the Unfolding of Xyloglucan Chains during Cell Deformation: Implications of the Mechanical Performance of Arabidopsis Hypocotyls with Pectin Alterations","container-title":"Molecular Plant","page":"990-999","volume":"2","issue":"5","source":"www.cell.com","DOI":"10.1093/mp/ssp065","ISSN":"1674-2052","note":"PMID: 19825674","title-short":"Pectin May Hinder the Unfolding of Xyloglucan Chains during Cell Deformation","journalAbbreviation":"Molecular Plant","language":"English","author":[{"family":"Abasolo","given":"Willie"},{"family":"Eder","given":"Michaela"},{"family":"Yamauchi","given":"Kazuchika"},{"family":"Obel","given":"Nicolai"},{"family":"Reinecke","given":"Antje"},{"family":"Neumetzler","given":"Lutz"},{"family":"Dunlop","given":"John W. C."},{"family":"Mouille","given":"Gregory"},{"family":"Pauly","given":"Markus"},{"family":"Höfte","given":"Herman"},{"family":"Burgert","given":"Ingo"}],"issued":{"date-parts":[["2009",9,1]]}}},{"id":321,"uris":["http://zotero.org/users/2811100/items/EN8446WY"],"uri":["http://zotero.org/users/2811100/items/EN8446WY"],"itemData":{"id":321,"type":"article-journal","title":"Homogalacturonan synthesis in Arabidopsis thaliana requires a Golgi‐localized protein with a putative methyltransferase domain","container-title":"The Plant Journal","page":"605-614","volume":"50","issue":"4"</w:instrText>
            </w:r>
            <w:r w:rsidRPr="00371334">
              <w:rPr>
                <w:rFonts w:ascii="Calibri" w:hAnsi="Calibri"/>
                <w:sz w:val="20"/>
                <w:szCs w:val="14"/>
              </w:rPr>
              <w:instrText xml:space="preserve">,"source":"onlinelibrary.wiley.com","DOI":"10.1111/j.1365-313X.2007.03086.x","ISSN":"1365-313X","language":"en","author":[{"family":"Mouille","given":"Grégory"},{"family":"Ralet","given":"Marie-Christine"},{"family":"Cavelier","given":"Céline"},{"family":"Eland","given":"Cathlene"},{"family":"Effroy","given":"Delphine"},{"family":"Hématy","given":"Kian"},{"family":"McCartney","given":"Lesley"},{"family":"Truong","given":"Hoai Nam"},{"family":"Gaudon","given":"Virginie"},{"family":"Thibault","given":"Jean-François"},{"family":"Marchant","given":"Alan"},{"family":"Höfte","given":"Herman"}],"issued":{"date-parts":[["2007",5,1]]}}},{"id":12,"uris":["http://zotero.org/users/2811100/items/WAMGGV8N"],"uri":["http://zotero.org/users/2811100/items/WAMGGV8N"],"itemData":{"id":12,"type":"webpage","title":"A tension-adhesion feedback loop in plant epidermis","container-title":"eLife","abstract":"Tensile stress patterns in tissues are revealed by cell-cell adhesion defects; in turn, cell responses to supracellular tension require cell-cell adhesion.","URL":"https://elifesciences.org/articles/34460/figures","note":"DOI: 10.7554/eLife.34460","language":"en","author":[{"family":"Verger","given":"Stéphane"},{"family":"Long","given":"Yuchen"},{"family":"Boudaoud","given":"Arezki"},{"family":"Hamant","given":"Olivier"}],"issued":{"date-parts":[["2018",4,23]]},"accessed":{"date-parts":[["2018",7,30]]}}}],"schema":"https://github.com/citation-style-language/schema/raw/master/csl-citation.json"} </w:instrText>
            </w:r>
            <w:r w:rsidRPr="00D41521">
              <w:rPr>
                <w:rFonts w:ascii="Calibri" w:hAnsi="Calibri"/>
                <w:sz w:val="20"/>
                <w:szCs w:val="14"/>
                <w:lang w:val="en-GB"/>
              </w:rPr>
              <w:fldChar w:fldCharType="separate"/>
            </w:r>
            <w:r w:rsidRPr="00371334">
              <w:rPr>
                <w:rFonts w:ascii="Calibri" w:hAnsi="Calibri" w:cs="Calibri"/>
                <w:sz w:val="20"/>
              </w:rPr>
              <w:t>Abasolo et al., 2009; Mouille et al., 2007; Verger et al., 2018</w:t>
            </w:r>
            <w:r w:rsidRPr="00D41521">
              <w:rPr>
                <w:rFonts w:ascii="Calibri" w:hAnsi="Calibri"/>
                <w:sz w:val="20"/>
                <w:szCs w:val="14"/>
                <w:lang w:val="en-GB"/>
              </w:rPr>
              <w:fldChar w:fldCharType="end"/>
            </w:r>
          </w:p>
        </w:tc>
        <w:tc>
          <w:tcPr>
            <w:tcW w:w="572" w:type="pct"/>
          </w:tcPr>
          <w:p w:rsidR="00DD3F8D" w:rsidRPr="00D41521" w:rsidRDefault="00DD3F8D" w:rsidP="00D02448">
            <w:pPr>
              <w:widowControl w:val="0"/>
              <w:autoSpaceDE w:val="0"/>
              <w:autoSpaceDN w:val="0"/>
              <w:adjustRightInd w:val="0"/>
              <w:rPr>
                <w:rFonts w:ascii="Calibri" w:hAnsi="Calibri"/>
                <w:sz w:val="20"/>
                <w:szCs w:val="14"/>
                <w:lang w:val="en-GB"/>
              </w:rPr>
            </w:pPr>
            <w:r>
              <w:rPr>
                <w:rFonts w:ascii="Calibri" w:hAnsi="Calibri"/>
                <w:sz w:val="20"/>
                <w:szCs w:val="14"/>
                <w:lang w:val="en-GB"/>
              </w:rPr>
              <w:t>Yes</w:t>
            </w:r>
          </w:p>
        </w:tc>
      </w:tr>
    </w:tbl>
    <w:p w:rsidR="00DD3F8D" w:rsidRPr="00182F5A" w:rsidRDefault="00DD3F8D" w:rsidP="00DD3F8D">
      <w:pPr>
        <w:spacing w:line="360" w:lineRule="auto"/>
        <w:jc w:val="both"/>
        <w:rPr>
          <w:rFonts w:ascii="Arial" w:hAnsi="Arial" w:cs="Arial"/>
          <w:sz w:val="22"/>
          <w:szCs w:val="22"/>
        </w:rPr>
      </w:pPr>
      <w:r w:rsidRPr="00182F5A">
        <w:rPr>
          <w:rFonts w:ascii="Arial" w:hAnsi="Arial" w:cs="Arial"/>
          <w:sz w:val="22"/>
          <w:szCs w:val="22"/>
        </w:rPr>
        <w:t>*</w:t>
      </w:r>
      <w:proofErr w:type="spellStart"/>
      <w:r w:rsidRPr="00182F5A">
        <w:rPr>
          <w:rFonts w:ascii="Arial" w:hAnsi="Arial" w:cs="Arial"/>
          <w:sz w:val="22"/>
          <w:szCs w:val="22"/>
        </w:rPr>
        <w:t>From</w:t>
      </w:r>
      <w:proofErr w:type="spellEnd"/>
      <w:r w:rsidRPr="00182F5A">
        <w:rPr>
          <w:rFonts w:ascii="Arial" w:hAnsi="Arial" w:cs="Arial"/>
          <w:sz w:val="22"/>
          <w:szCs w:val="22"/>
        </w:rPr>
        <w:t xml:space="preserve"> </w:t>
      </w:r>
      <w:hyperlink r:id="rId4" w:history="1">
        <w:r w:rsidR="00182F5A" w:rsidRPr="00182F5A">
          <w:rPr>
            <w:rStyle w:val="Lienhypertexte"/>
            <w:rFonts w:ascii="Arial" w:hAnsi="Arial" w:cs="Arial"/>
            <w:sz w:val="22"/>
            <w:szCs w:val="22"/>
          </w:rPr>
          <w:t>https://www.uniprot.org</w:t>
        </w:r>
      </w:hyperlink>
    </w:p>
    <w:p w:rsidR="00182F5A" w:rsidRDefault="00182F5A" w:rsidP="00182F5A">
      <w:pPr>
        <w:rPr>
          <w:rFonts w:ascii="Arial" w:hAnsi="Arial" w:cs="Arial"/>
          <w:sz w:val="22"/>
          <w:szCs w:val="22"/>
        </w:rPr>
      </w:pPr>
      <w:r w:rsidRPr="00182F5A">
        <w:rPr>
          <w:rFonts w:ascii="Arial" w:hAnsi="Arial" w:cs="Arial"/>
          <w:sz w:val="22"/>
          <w:szCs w:val="22"/>
        </w:rPr>
        <w:t>**</w:t>
      </w:r>
      <w:proofErr w:type="spellStart"/>
      <w:r w:rsidRPr="00182F5A">
        <w:rPr>
          <w:rFonts w:ascii="Arial" w:hAnsi="Arial" w:cs="Arial"/>
          <w:sz w:val="22"/>
          <w:szCs w:val="22"/>
        </w:rPr>
        <w:t>From</w:t>
      </w:r>
      <w:proofErr w:type="spellEnd"/>
      <w:r w:rsidRPr="00182F5A">
        <w:rPr>
          <w:rFonts w:ascii="Arial" w:hAnsi="Arial" w:cs="Arial"/>
          <w:sz w:val="22"/>
          <w:szCs w:val="22"/>
        </w:rPr>
        <w:t xml:space="preserve"> </w:t>
      </w:r>
      <w:proofErr w:type="spellStart"/>
      <w:r w:rsidRPr="00182F5A">
        <w:rPr>
          <w:rFonts w:ascii="Arial" w:hAnsi="Arial" w:cs="Arial"/>
          <w:sz w:val="22"/>
          <w:szCs w:val="22"/>
        </w:rPr>
        <w:t>Kodera</w:t>
      </w:r>
      <w:proofErr w:type="spellEnd"/>
      <w:r w:rsidRPr="00182F5A">
        <w:rPr>
          <w:rFonts w:ascii="Arial" w:hAnsi="Arial" w:cs="Arial"/>
          <w:sz w:val="22"/>
          <w:szCs w:val="22"/>
        </w:rPr>
        <w:t xml:space="preserve"> et al., 2018 (</w:t>
      </w:r>
      <w:hyperlink r:id="rId5" w:history="1">
        <w:r w:rsidRPr="00836EB3">
          <w:rPr>
            <w:rStyle w:val="Lienhypertexte"/>
            <w:rFonts w:ascii="Arial" w:hAnsi="Arial" w:cs="Arial"/>
            <w:sz w:val="22"/>
            <w:szCs w:val="22"/>
          </w:rPr>
          <w:t>https://doi.org/10.1101/374843</w:t>
        </w:r>
      </w:hyperlink>
      <w:r>
        <w:rPr>
          <w:rFonts w:ascii="Arial" w:hAnsi="Arial" w:cs="Arial"/>
          <w:sz w:val="22"/>
          <w:szCs w:val="22"/>
        </w:rPr>
        <w:t xml:space="preserve">) and </w:t>
      </w:r>
      <w:proofErr w:type="spellStart"/>
      <w:proofErr w:type="gramStart"/>
      <w:r w:rsidRPr="00182F5A">
        <w:rPr>
          <w:rFonts w:ascii="Arial" w:hAnsi="Arial" w:cs="Arial"/>
          <w:sz w:val="22"/>
          <w:szCs w:val="22"/>
        </w:rPr>
        <w:t>ePlant</w:t>
      </w:r>
      <w:proofErr w:type="spellEnd"/>
      <w:r w:rsidRPr="00182F5A">
        <w:rPr>
          <w:rFonts w:ascii="Arial" w:hAnsi="Arial" w:cs="Arial"/>
          <w:sz w:val="22"/>
          <w:szCs w:val="22"/>
        </w:rPr>
        <w:t>:</w:t>
      </w:r>
      <w:proofErr w:type="gramEnd"/>
      <w:r w:rsidRPr="00182F5A">
        <w:rPr>
          <w:rFonts w:ascii="Arial" w:hAnsi="Arial" w:cs="Arial"/>
          <w:sz w:val="22"/>
          <w:szCs w:val="22"/>
        </w:rPr>
        <w:t xml:space="preserve"> </w:t>
      </w:r>
      <w:hyperlink r:id="rId6" w:history="1">
        <w:r w:rsidRPr="00836EB3">
          <w:rPr>
            <w:rStyle w:val="Lienhypertexte"/>
            <w:rFonts w:ascii="Arial" w:hAnsi="Arial" w:cs="Arial"/>
            <w:sz w:val="22"/>
            <w:szCs w:val="22"/>
          </w:rPr>
          <w:t>https://bar.utoronto.ca/eplant/</w:t>
        </w:r>
      </w:hyperlink>
    </w:p>
    <w:p w:rsidR="00182F5A" w:rsidRPr="00182F5A" w:rsidRDefault="00182F5A" w:rsidP="00182F5A">
      <w:pPr>
        <w:rPr>
          <w:rFonts w:ascii="Arial" w:hAnsi="Arial" w:cs="Arial"/>
          <w:sz w:val="22"/>
          <w:szCs w:val="22"/>
        </w:rPr>
      </w:pPr>
    </w:p>
    <w:p w:rsidR="009B5099" w:rsidRPr="00386C73" w:rsidRDefault="009B5099" w:rsidP="009B5099">
      <w:pPr>
        <w:pStyle w:val="Bibliographie"/>
        <w:spacing w:after="120" w:line="480" w:lineRule="auto"/>
        <w:jc w:val="both"/>
        <w:rPr>
          <w:rFonts w:ascii="Arial" w:eastAsiaTheme="minorHAnsi" w:hAnsi="Arial" w:cs="Arial"/>
          <w:sz w:val="22"/>
          <w:szCs w:val="22"/>
          <w:lang w:val="en-US" w:eastAsia="en-US"/>
        </w:rPr>
      </w:pP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proofErr w:type="spellStart"/>
      <w:r w:rsidRPr="00386C73">
        <w:rPr>
          <w:rFonts w:ascii="Arial" w:eastAsiaTheme="minorHAnsi" w:hAnsi="Arial" w:cs="Arial"/>
          <w:sz w:val="22"/>
          <w:szCs w:val="22"/>
          <w:lang w:val="en-US" w:eastAsia="en-US"/>
        </w:rPr>
        <w:t>Abasolo</w:t>
      </w:r>
      <w:proofErr w:type="spellEnd"/>
      <w:r w:rsidRPr="00386C73">
        <w:rPr>
          <w:rFonts w:ascii="Arial" w:eastAsiaTheme="minorHAnsi" w:hAnsi="Arial" w:cs="Arial"/>
          <w:sz w:val="22"/>
          <w:szCs w:val="22"/>
          <w:lang w:val="en-US" w:eastAsia="en-US"/>
        </w:rPr>
        <w:t xml:space="preserve"> W, Eder M, Yamauchi K, </w:t>
      </w:r>
      <w:proofErr w:type="spellStart"/>
      <w:r w:rsidRPr="00386C73">
        <w:rPr>
          <w:rFonts w:ascii="Arial" w:eastAsiaTheme="minorHAnsi" w:hAnsi="Arial" w:cs="Arial"/>
          <w:sz w:val="22"/>
          <w:szCs w:val="22"/>
          <w:lang w:val="en-US" w:eastAsia="en-US"/>
        </w:rPr>
        <w:t>Obel</w:t>
      </w:r>
      <w:proofErr w:type="spellEnd"/>
      <w:r w:rsidRPr="00386C73">
        <w:rPr>
          <w:rFonts w:ascii="Arial" w:eastAsiaTheme="minorHAnsi" w:hAnsi="Arial" w:cs="Arial"/>
          <w:sz w:val="22"/>
          <w:szCs w:val="22"/>
          <w:lang w:val="en-US" w:eastAsia="en-US"/>
        </w:rPr>
        <w:t xml:space="preserve"> N, Reinecke A, </w:t>
      </w:r>
      <w:proofErr w:type="spellStart"/>
      <w:r w:rsidRPr="00386C73">
        <w:rPr>
          <w:rFonts w:ascii="Arial" w:eastAsiaTheme="minorHAnsi" w:hAnsi="Arial" w:cs="Arial"/>
          <w:sz w:val="22"/>
          <w:szCs w:val="22"/>
          <w:lang w:val="en-US" w:eastAsia="en-US"/>
        </w:rPr>
        <w:t>Neumetzler</w:t>
      </w:r>
      <w:proofErr w:type="spellEnd"/>
      <w:r w:rsidRPr="00386C73">
        <w:rPr>
          <w:rFonts w:ascii="Arial" w:eastAsiaTheme="minorHAnsi" w:hAnsi="Arial" w:cs="Arial"/>
          <w:sz w:val="22"/>
          <w:szCs w:val="22"/>
          <w:lang w:val="en-US" w:eastAsia="en-US"/>
        </w:rPr>
        <w:t xml:space="preserve"> L, Dunlop JWC, </w:t>
      </w:r>
      <w:proofErr w:type="spellStart"/>
      <w:r w:rsidRPr="00386C73">
        <w:rPr>
          <w:rFonts w:ascii="Arial" w:eastAsiaTheme="minorHAnsi" w:hAnsi="Arial" w:cs="Arial"/>
          <w:sz w:val="22"/>
          <w:szCs w:val="22"/>
          <w:lang w:val="en-US" w:eastAsia="en-US"/>
        </w:rPr>
        <w:t>Mouille</w:t>
      </w:r>
      <w:proofErr w:type="spellEnd"/>
      <w:r w:rsidRPr="00386C73">
        <w:rPr>
          <w:rFonts w:ascii="Arial" w:eastAsiaTheme="minorHAnsi" w:hAnsi="Arial" w:cs="Arial"/>
          <w:sz w:val="22"/>
          <w:szCs w:val="22"/>
          <w:lang w:val="en-US" w:eastAsia="en-US"/>
        </w:rPr>
        <w:t xml:space="preserve"> G, </w:t>
      </w:r>
      <w:proofErr w:type="spellStart"/>
      <w:r w:rsidRPr="00386C73">
        <w:rPr>
          <w:rFonts w:ascii="Arial" w:eastAsiaTheme="minorHAnsi" w:hAnsi="Arial" w:cs="Arial"/>
          <w:sz w:val="22"/>
          <w:szCs w:val="22"/>
          <w:lang w:val="en-US" w:eastAsia="en-US"/>
        </w:rPr>
        <w:t>Pauly</w:t>
      </w:r>
      <w:proofErr w:type="spellEnd"/>
      <w:r w:rsidRPr="00386C73">
        <w:rPr>
          <w:rFonts w:ascii="Arial" w:eastAsiaTheme="minorHAnsi" w:hAnsi="Arial" w:cs="Arial"/>
          <w:sz w:val="22"/>
          <w:szCs w:val="22"/>
          <w:lang w:val="en-US" w:eastAsia="en-US"/>
        </w:rPr>
        <w:t xml:space="preserve"> M, </w:t>
      </w:r>
      <w:proofErr w:type="spellStart"/>
      <w:r w:rsidRPr="00386C73">
        <w:rPr>
          <w:rFonts w:ascii="Arial" w:eastAsiaTheme="minorHAnsi" w:hAnsi="Arial" w:cs="Arial"/>
          <w:sz w:val="22"/>
          <w:szCs w:val="22"/>
          <w:lang w:val="en-US" w:eastAsia="en-US"/>
        </w:rPr>
        <w:t>Höfte</w:t>
      </w:r>
      <w:proofErr w:type="spellEnd"/>
      <w:r w:rsidRPr="00386C73">
        <w:rPr>
          <w:rFonts w:ascii="Arial" w:eastAsiaTheme="minorHAnsi" w:hAnsi="Arial" w:cs="Arial"/>
          <w:sz w:val="22"/>
          <w:szCs w:val="22"/>
          <w:lang w:val="en-US" w:eastAsia="en-US"/>
        </w:rPr>
        <w:t xml:space="preserve"> H, </w:t>
      </w:r>
      <w:proofErr w:type="spellStart"/>
      <w:r w:rsidRPr="00386C73">
        <w:rPr>
          <w:rFonts w:ascii="Arial" w:eastAsiaTheme="minorHAnsi" w:hAnsi="Arial" w:cs="Arial"/>
          <w:sz w:val="22"/>
          <w:szCs w:val="22"/>
          <w:lang w:val="en-US" w:eastAsia="en-US"/>
        </w:rPr>
        <w:t>Burgert</w:t>
      </w:r>
      <w:proofErr w:type="spellEnd"/>
      <w:r w:rsidRPr="00386C73">
        <w:rPr>
          <w:rFonts w:ascii="Arial" w:eastAsiaTheme="minorHAnsi" w:hAnsi="Arial" w:cs="Arial"/>
          <w:sz w:val="22"/>
          <w:szCs w:val="22"/>
          <w:lang w:val="en-US" w:eastAsia="en-US"/>
        </w:rPr>
        <w:t xml:space="preserve"> I. 2009. Pectin May Hinder the Unfolding of Xyloglucan Chains during Cell Deformation: Implications of the Mechanical Performance of Arabidopsis Hypocotyls with Pectin Alterations. </w:t>
      </w:r>
      <w:r w:rsidRPr="009B5099">
        <w:rPr>
          <w:rFonts w:ascii="Arial" w:eastAsiaTheme="minorHAnsi" w:hAnsi="Arial" w:cs="Arial"/>
          <w:i/>
          <w:sz w:val="22"/>
          <w:szCs w:val="22"/>
          <w:lang w:val="en-US" w:eastAsia="en-US"/>
        </w:rPr>
        <w:t>Molecular Plant</w:t>
      </w:r>
      <w:r w:rsidRPr="00386C73">
        <w:rPr>
          <w:rFonts w:ascii="Arial" w:eastAsiaTheme="minorHAnsi" w:hAnsi="Arial" w:cs="Arial"/>
          <w:sz w:val="22"/>
          <w:szCs w:val="22"/>
          <w:lang w:val="en-US" w:eastAsia="en-US"/>
        </w:rPr>
        <w:t xml:space="preserve"> </w:t>
      </w:r>
      <w:r w:rsidRPr="009B5099">
        <w:rPr>
          <w:rFonts w:ascii="Arial" w:eastAsiaTheme="minorHAnsi" w:hAnsi="Arial" w:cs="Arial"/>
          <w:b/>
          <w:sz w:val="22"/>
          <w:szCs w:val="22"/>
          <w:lang w:val="en-US" w:eastAsia="en-US"/>
        </w:rPr>
        <w:t>2</w:t>
      </w:r>
      <w:r w:rsidRPr="00386C73">
        <w:rPr>
          <w:rFonts w:ascii="Arial" w:eastAsiaTheme="minorHAnsi" w:hAnsi="Arial" w:cs="Arial"/>
          <w:sz w:val="22"/>
          <w:szCs w:val="22"/>
          <w:lang w:val="en-US" w:eastAsia="en-US"/>
        </w:rPr>
        <w:t>:990–999. doi:10.1093/</w:t>
      </w:r>
      <w:proofErr w:type="spellStart"/>
      <w:r w:rsidRPr="00386C73">
        <w:rPr>
          <w:rFonts w:ascii="Arial" w:eastAsiaTheme="minorHAnsi" w:hAnsi="Arial" w:cs="Arial"/>
          <w:sz w:val="22"/>
          <w:szCs w:val="22"/>
          <w:lang w:val="en-US" w:eastAsia="en-US"/>
        </w:rPr>
        <w:t>mp</w:t>
      </w:r>
      <w:proofErr w:type="spellEnd"/>
      <w:r w:rsidRPr="00386C73">
        <w:rPr>
          <w:rFonts w:ascii="Arial" w:eastAsiaTheme="minorHAnsi" w:hAnsi="Arial" w:cs="Arial"/>
          <w:sz w:val="22"/>
          <w:szCs w:val="22"/>
          <w:lang w:val="en-US" w:eastAsia="en-US"/>
        </w:rPr>
        <w:t>/ssp065</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r w:rsidRPr="00386C73">
        <w:rPr>
          <w:rFonts w:ascii="Arial" w:eastAsiaTheme="minorHAnsi" w:hAnsi="Arial" w:cs="Arial"/>
          <w:sz w:val="22"/>
          <w:szCs w:val="22"/>
          <w:lang w:val="en-US" w:eastAsia="en-US"/>
        </w:rPr>
        <w:t xml:space="preserve">Cavalier DM, </w:t>
      </w:r>
      <w:proofErr w:type="spellStart"/>
      <w:r w:rsidRPr="00386C73">
        <w:rPr>
          <w:rFonts w:ascii="Arial" w:eastAsiaTheme="minorHAnsi" w:hAnsi="Arial" w:cs="Arial"/>
          <w:sz w:val="22"/>
          <w:szCs w:val="22"/>
          <w:lang w:val="en-US" w:eastAsia="en-US"/>
        </w:rPr>
        <w:t>Lerouxel</w:t>
      </w:r>
      <w:proofErr w:type="spellEnd"/>
      <w:r w:rsidRPr="00386C73">
        <w:rPr>
          <w:rFonts w:ascii="Arial" w:eastAsiaTheme="minorHAnsi" w:hAnsi="Arial" w:cs="Arial"/>
          <w:sz w:val="22"/>
          <w:szCs w:val="22"/>
          <w:lang w:val="en-US" w:eastAsia="en-US"/>
        </w:rPr>
        <w:t xml:space="preserve"> O, </w:t>
      </w:r>
      <w:proofErr w:type="spellStart"/>
      <w:r w:rsidRPr="00386C73">
        <w:rPr>
          <w:rFonts w:ascii="Arial" w:eastAsiaTheme="minorHAnsi" w:hAnsi="Arial" w:cs="Arial"/>
          <w:sz w:val="22"/>
          <w:szCs w:val="22"/>
          <w:lang w:val="en-US" w:eastAsia="en-US"/>
        </w:rPr>
        <w:t>Neumetzler</w:t>
      </w:r>
      <w:proofErr w:type="spellEnd"/>
      <w:r w:rsidRPr="00386C73">
        <w:rPr>
          <w:rFonts w:ascii="Arial" w:eastAsiaTheme="minorHAnsi" w:hAnsi="Arial" w:cs="Arial"/>
          <w:sz w:val="22"/>
          <w:szCs w:val="22"/>
          <w:lang w:val="en-US" w:eastAsia="en-US"/>
        </w:rPr>
        <w:t xml:space="preserve"> L, Yamauchi K, Reinecke A, </w:t>
      </w:r>
      <w:proofErr w:type="spellStart"/>
      <w:r w:rsidRPr="00386C73">
        <w:rPr>
          <w:rFonts w:ascii="Arial" w:eastAsiaTheme="minorHAnsi" w:hAnsi="Arial" w:cs="Arial"/>
          <w:sz w:val="22"/>
          <w:szCs w:val="22"/>
          <w:lang w:val="en-US" w:eastAsia="en-US"/>
        </w:rPr>
        <w:t>Freshour</w:t>
      </w:r>
      <w:proofErr w:type="spellEnd"/>
      <w:r w:rsidRPr="00386C73">
        <w:rPr>
          <w:rFonts w:ascii="Arial" w:eastAsiaTheme="minorHAnsi" w:hAnsi="Arial" w:cs="Arial"/>
          <w:sz w:val="22"/>
          <w:szCs w:val="22"/>
          <w:lang w:val="en-US" w:eastAsia="en-US"/>
        </w:rPr>
        <w:t xml:space="preserve"> G, </w:t>
      </w:r>
      <w:proofErr w:type="spellStart"/>
      <w:r w:rsidRPr="00386C73">
        <w:rPr>
          <w:rFonts w:ascii="Arial" w:eastAsiaTheme="minorHAnsi" w:hAnsi="Arial" w:cs="Arial"/>
          <w:sz w:val="22"/>
          <w:szCs w:val="22"/>
          <w:lang w:val="en-US" w:eastAsia="en-US"/>
        </w:rPr>
        <w:t>Zabotina</w:t>
      </w:r>
      <w:proofErr w:type="spellEnd"/>
      <w:r w:rsidRPr="00386C73">
        <w:rPr>
          <w:rFonts w:ascii="Arial" w:eastAsiaTheme="minorHAnsi" w:hAnsi="Arial" w:cs="Arial"/>
          <w:sz w:val="22"/>
          <w:szCs w:val="22"/>
          <w:lang w:val="en-US" w:eastAsia="en-US"/>
        </w:rPr>
        <w:t xml:space="preserve"> OA, Hahn MG, </w:t>
      </w:r>
      <w:proofErr w:type="spellStart"/>
      <w:r w:rsidRPr="00386C73">
        <w:rPr>
          <w:rFonts w:ascii="Arial" w:eastAsiaTheme="minorHAnsi" w:hAnsi="Arial" w:cs="Arial"/>
          <w:sz w:val="22"/>
          <w:szCs w:val="22"/>
          <w:lang w:val="en-US" w:eastAsia="en-US"/>
        </w:rPr>
        <w:t>Burgert</w:t>
      </w:r>
      <w:proofErr w:type="spellEnd"/>
      <w:r w:rsidRPr="00386C73">
        <w:rPr>
          <w:rFonts w:ascii="Arial" w:eastAsiaTheme="minorHAnsi" w:hAnsi="Arial" w:cs="Arial"/>
          <w:sz w:val="22"/>
          <w:szCs w:val="22"/>
          <w:lang w:val="en-US" w:eastAsia="en-US"/>
        </w:rPr>
        <w:t xml:space="preserve"> I, </w:t>
      </w:r>
      <w:proofErr w:type="spellStart"/>
      <w:r w:rsidRPr="00386C73">
        <w:rPr>
          <w:rFonts w:ascii="Arial" w:eastAsiaTheme="minorHAnsi" w:hAnsi="Arial" w:cs="Arial"/>
          <w:sz w:val="22"/>
          <w:szCs w:val="22"/>
          <w:lang w:val="en-US" w:eastAsia="en-US"/>
        </w:rPr>
        <w:t>Pauly</w:t>
      </w:r>
      <w:proofErr w:type="spellEnd"/>
      <w:r w:rsidRPr="00386C73">
        <w:rPr>
          <w:rFonts w:ascii="Arial" w:eastAsiaTheme="minorHAnsi" w:hAnsi="Arial" w:cs="Arial"/>
          <w:sz w:val="22"/>
          <w:szCs w:val="22"/>
          <w:lang w:val="en-US" w:eastAsia="en-US"/>
        </w:rPr>
        <w:t xml:space="preserve"> M, </w:t>
      </w:r>
      <w:proofErr w:type="spellStart"/>
      <w:r w:rsidRPr="00386C73">
        <w:rPr>
          <w:rFonts w:ascii="Arial" w:eastAsiaTheme="minorHAnsi" w:hAnsi="Arial" w:cs="Arial"/>
          <w:sz w:val="22"/>
          <w:szCs w:val="22"/>
          <w:lang w:val="en-US" w:eastAsia="en-US"/>
        </w:rPr>
        <w:t>Raikhel</w:t>
      </w:r>
      <w:proofErr w:type="spellEnd"/>
      <w:r w:rsidRPr="00386C73">
        <w:rPr>
          <w:rFonts w:ascii="Arial" w:eastAsiaTheme="minorHAnsi" w:hAnsi="Arial" w:cs="Arial"/>
          <w:sz w:val="22"/>
          <w:szCs w:val="22"/>
          <w:lang w:val="en-US" w:eastAsia="en-US"/>
        </w:rPr>
        <w:t xml:space="preserve"> NV, </w:t>
      </w:r>
      <w:proofErr w:type="spellStart"/>
      <w:r w:rsidRPr="00386C73">
        <w:rPr>
          <w:rFonts w:ascii="Arial" w:eastAsiaTheme="minorHAnsi" w:hAnsi="Arial" w:cs="Arial"/>
          <w:sz w:val="22"/>
          <w:szCs w:val="22"/>
          <w:lang w:val="en-US" w:eastAsia="en-US"/>
        </w:rPr>
        <w:t>Keegstra</w:t>
      </w:r>
      <w:proofErr w:type="spellEnd"/>
      <w:r w:rsidRPr="00386C73">
        <w:rPr>
          <w:rFonts w:ascii="Arial" w:eastAsiaTheme="minorHAnsi" w:hAnsi="Arial" w:cs="Arial"/>
          <w:sz w:val="22"/>
          <w:szCs w:val="22"/>
          <w:lang w:val="en-US" w:eastAsia="en-US"/>
        </w:rPr>
        <w:t xml:space="preserve"> K. 2008. Disrupting Two Arabidopsis thaliana </w:t>
      </w:r>
      <w:proofErr w:type="spellStart"/>
      <w:r w:rsidRPr="00386C73">
        <w:rPr>
          <w:rFonts w:ascii="Arial" w:eastAsiaTheme="minorHAnsi" w:hAnsi="Arial" w:cs="Arial"/>
          <w:sz w:val="22"/>
          <w:szCs w:val="22"/>
          <w:lang w:val="en-US" w:eastAsia="en-US"/>
        </w:rPr>
        <w:t>Xylosyltransferase</w:t>
      </w:r>
      <w:proofErr w:type="spellEnd"/>
      <w:r w:rsidRPr="00386C73">
        <w:rPr>
          <w:rFonts w:ascii="Arial" w:eastAsiaTheme="minorHAnsi" w:hAnsi="Arial" w:cs="Arial"/>
          <w:sz w:val="22"/>
          <w:szCs w:val="22"/>
          <w:lang w:val="en-US" w:eastAsia="en-US"/>
        </w:rPr>
        <w:t xml:space="preserve"> Genes Results in Plants Deficient in Xyloglucan, a Major Primary Cell Wall Component.</w:t>
      </w:r>
      <w:r>
        <w:rPr>
          <w:rFonts w:ascii="Arial" w:eastAsiaTheme="minorHAnsi" w:hAnsi="Arial" w:cs="Arial"/>
          <w:sz w:val="22"/>
          <w:szCs w:val="22"/>
          <w:lang w:val="en-US" w:eastAsia="en-US"/>
        </w:rPr>
        <w:t xml:space="preserve"> </w:t>
      </w:r>
      <w:r w:rsidRPr="009B5099">
        <w:rPr>
          <w:rFonts w:ascii="Arial" w:eastAsiaTheme="minorHAnsi" w:hAnsi="Arial" w:cs="Arial"/>
          <w:i/>
          <w:sz w:val="22"/>
          <w:szCs w:val="22"/>
          <w:lang w:val="en-US" w:eastAsia="en-US"/>
        </w:rPr>
        <w:t>Plant Cell</w:t>
      </w:r>
      <w:r w:rsidRPr="00386C73">
        <w:rPr>
          <w:rFonts w:ascii="Arial" w:eastAsiaTheme="minorHAnsi" w:hAnsi="Arial" w:cs="Arial"/>
          <w:sz w:val="22"/>
          <w:szCs w:val="22"/>
          <w:lang w:val="en-US" w:eastAsia="en-US"/>
        </w:rPr>
        <w:t xml:space="preserve"> </w:t>
      </w:r>
      <w:r w:rsidRPr="009B5099">
        <w:rPr>
          <w:rFonts w:ascii="Arial" w:eastAsiaTheme="minorHAnsi" w:hAnsi="Arial" w:cs="Arial"/>
          <w:b/>
          <w:sz w:val="22"/>
          <w:szCs w:val="22"/>
          <w:lang w:val="en-US" w:eastAsia="en-US"/>
        </w:rPr>
        <w:t>20</w:t>
      </w:r>
      <w:r w:rsidRPr="00386C73">
        <w:rPr>
          <w:rFonts w:ascii="Arial" w:eastAsiaTheme="minorHAnsi" w:hAnsi="Arial" w:cs="Arial"/>
          <w:sz w:val="22"/>
          <w:szCs w:val="22"/>
          <w:lang w:val="en-US" w:eastAsia="en-US"/>
        </w:rPr>
        <w:t>:1519–1537. doi:10.1105/tpc.108.059873</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proofErr w:type="spellStart"/>
      <w:r w:rsidRPr="00386C73">
        <w:rPr>
          <w:rFonts w:ascii="Arial" w:eastAsiaTheme="minorHAnsi" w:hAnsi="Arial" w:cs="Arial"/>
          <w:sz w:val="22"/>
          <w:szCs w:val="22"/>
          <w:lang w:val="en-US" w:eastAsia="en-US"/>
        </w:rPr>
        <w:t>Fagard</w:t>
      </w:r>
      <w:proofErr w:type="spellEnd"/>
      <w:r w:rsidRPr="00386C73">
        <w:rPr>
          <w:rFonts w:ascii="Arial" w:eastAsiaTheme="minorHAnsi" w:hAnsi="Arial" w:cs="Arial"/>
          <w:sz w:val="22"/>
          <w:szCs w:val="22"/>
          <w:lang w:val="en-US" w:eastAsia="en-US"/>
        </w:rPr>
        <w:t xml:space="preserve"> M, </w:t>
      </w:r>
      <w:proofErr w:type="spellStart"/>
      <w:r w:rsidRPr="00386C73">
        <w:rPr>
          <w:rFonts w:ascii="Arial" w:eastAsiaTheme="minorHAnsi" w:hAnsi="Arial" w:cs="Arial"/>
          <w:sz w:val="22"/>
          <w:szCs w:val="22"/>
          <w:lang w:val="en-US" w:eastAsia="en-US"/>
        </w:rPr>
        <w:t>Desnos</w:t>
      </w:r>
      <w:proofErr w:type="spellEnd"/>
      <w:r w:rsidRPr="00386C73">
        <w:rPr>
          <w:rFonts w:ascii="Arial" w:eastAsiaTheme="minorHAnsi" w:hAnsi="Arial" w:cs="Arial"/>
          <w:sz w:val="22"/>
          <w:szCs w:val="22"/>
          <w:lang w:val="en-US" w:eastAsia="en-US"/>
        </w:rPr>
        <w:t xml:space="preserve"> T, </w:t>
      </w:r>
      <w:proofErr w:type="spellStart"/>
      <w:r w:rsidRPr="00386C73">
        <w:rPr>
          <w:rFonts w:ascii="Arial" w:eastAsiaTheme="minorHAnsi" w:hAnsi="Arial" w:cs="Arial"/>
          <w:sz w:val="22"/>
          <w:szCs w:val="22"/>
          <w:lang w:val="en-US" w:eastAsia="en-US"/>
        </w:rPr>
        <w:t>Desprez</w:t>
      </w:r>
      <w:proofErr w:type="spellEnd"/>
      <w:r w:rsidRPr="00386C73">
        <w:rPr>
          <w:rFonts w:ascii="Arial" w:eastAsiaTheme="minorHAnsi" w:hAnsi="Arial" w:cs="Arial"/>
          <w:sz w:val="22"/>
          <w:szCs w:val="22"/>
          <w:lang w:val="en-US" w:eastAsia="en-US"/>
        </w:rPr>
        <w:t xml:space="preserve"> T, </w:t>
      </w:r>
      <w:proofErr w:type="spellStart"/>
      <w:r w:rsidRPr="00386C73">
        <w:rPr>
          <w:rFonts w:ascii="Arial" w:eastAsiaTheme="minorHAnsi" w:hAnsi="Arial" w:cs="Arial"/>
          <w:sz w:val="22"/>
          <w:szCs w:val="22"/>
          <w:lang w:val="en-US" w:eastAsia="en-US"/>
        </w:rPr>
        <w:t>Goubet</w:t>
      </w:r>
      <w:proofErr w:type="spellEnd"/>
      <w:r w:rsidRPr="00386C73">
        <w:rPr>
          <w:rFonts w:ascii="Arial" w:eastAsiaTheme="minorHAnsi" w:hAnsi="Arial" w:cs="Arial"/>
          <w:sz w:val="22"/>
          <w:szCs w:val="22"/>
          <w:lang w:val="en-US" w:eastAsia="en-US"/>
        </w:rPr>
        <w:t xml:space="preserve"> F, </w:t>
      </w:r>
      <w:proofErr w:type="spellStart"/>
      <w:r w:rsidRPr="00386C73">
        <w:rPr>
          <w:rFonts w:ascii="Arial" w:eastAsiaTheme="minorHAnsi" w:hAnsi="Arial" w:cs="Arial"/>
          <w:sz w:val="22"/>
          <w:szCs w:val="22"/>
          <w:lang w:val="en-US" w:eastAsia="en-US"/>
        </w:rPr>
        <w:t>Refregier</w:t>
      </w:r>
      <w:proofErr w:type="spellEnd"/>
      <w:r w:rsidRPr="00386C73">
        <w:rPr>
          <w:rFonts w:ascii="Arial" w:eastAsiaTheme="minorHAnsi" w:hAnsi="Arial" w:cs="Arial"/>
          <w:sz w:val="22"/>
          <w:szCs w:val="22"/>
          <w:lang w:val="en-US" w:eastAsia="en-US"/>
        </w:rPr>
        <w:t xml:space="preserve"> G, </w:t>
      </w:r>
      <w:proofErr w:type="spellStart"/>
      <w:r w:rsidRPr="00386C73">
        <w:rPr>
          <w:rFonts w:ascii="Arial" w:eastAsiaTheme="minorHAnsi" w:hAnsi="Arial" w:cs="Arial"/>
          <w:sz w:val="22"/>
          <w:szCs w:val="22"/>
          <w:lang w:val="en-US" w:eastAsia="en-US"/>
        </w:rPr>
        <w:t>Mouille</w:t>
      </w:r>
      <w:proofErr w:type="spellEnd"/>
      <w:r w:rsidRPr="00386C73">
        <w:rPr>
          <w:rFonts w:ascii="Arial" w:eastAsiaTheme="minorHAnsi" w:hAnsi="Arial" w:cs="Arial"/>
          <w:sz w:val="22"/>
          <w:szCs w:val="22"/>
          <w:lang w:val="en-US" w:eastAsia="en-US"/>
        </w:rPr>
        <w:t xml:space="preserve"> G, McCann M, Rayon C, </w:t>
      </w:r>
      <w:proofErr w:type="spellStart"/>
      <w:r w:rsidRPr="00386C73">
        <w:rPr>
          <w:rFonts w:ascii="Arial" w:eastAsiaTheme="minorHAnsi" w:hAnsi="Arial" w:cs="Arial"/>
          <w:sz w:val="22"/>
          <w:szCs w:val="22"/>
          <w:lang w:val="en-US" w:eastAsia="en-US"/>
        </w:rPr>
        <w:t>Vernhettes</w:t>
      </w:r>
      <w:proofErr w:type="spellEnd"/>
      <w:r w:rsidRPr="00386C73">
        <w:rPr>
          <w:rFonts w:ascii="Arial" w:eastAsiaTheme="minorHAnsi" w:hAnsi="Arial" w:cs="Arial"/>
          <w:sz w:val="22"/>
          <w:szCs w:val="22"/>
          <w:lang w:val="en-US" w:eastAsia="en-US"/>
        </w:rPr>
        <w:t xml:space="preserve"> S, </w:t>
      </w:r>
      <w:proofErr w:type="spellStart"/>
      <w:r w:rsidRPr="00386C73">
        <w:rPr>
          <w:rFonts w:ascii="Arial" w:eastAsiaTheme="minorHAnsi" w:hAnsi="Arial" w:cs="Arial"/>
          <w:sz w:val="22"/>
          <w:szCs w:val="22"/>
          <w:lang w:val="en-US" w:eastAsia="en-US"/>
        </w:rPr>
        <w:t>Höfte</w:t>
      </w:r>
      <w:proofErr w:type="spellEnd"/>
      <w:r w:rsidRPr="00386C73">
        <w:rPr>
          <w:rFonts w:ascii="Arial" w:eastAsiaTheme="minorHAnsi" w:hAnsi="Arial" w:cs="Arial"/>
          <w:sz w:val="22"/>
          <w:szCs w:val="22"/>
          <w:lang w:val="en-US" w:eastAsia="en-US"/>
        </w:rPr>
        <w:t xml:space="preserve"> H. 2000. PROCUSTE1 Encodes a Cellulose Synthase Required </w:t>
      </w:r>
      <w:r w:rsidRPr="00386C73">
        <w:rPr>
          <w:rFonts w:ascii="Arial" w:eastAsiaTheme="minorHAnsi" w:hAnsi="Arial" w:cs="Arial"/>
          <w:sz w:val="22"/>
          <w:szCs w:val="22"/>
          <w:lang w:val="en-US" w:eastAsia="en-US"/>
        </w:rPr>
        <w:lastRenderedPageBreak/>
        <w:t xml:space="preserve">for Normal Cell Elongation Specifically in Roots and Dark-Grown Hypocotyls of Arabidopsis. </w:t>
      </w:r>
      <w:r w:rsidRPr="009B5099">
        <w:rPr>
          <w:rFonts w:ascii="Arial" w:eastAsiaTheme="minorHAnsi" w:hAnsi="Arial" w:cs="Arial"/>
          <w:i/>
          <w:sz w:val="22"/>
          <w:szCs w:val="22"/>
          <w:lang w:val="en-US" w:eastAsia="en-US"/>
        </w:rPr>
        <w:t xml:space="preserve">Plant </w:t>
      </w:r>
      <w:proofErr w:type="spellStart"/>
      <w:r w:rsidRPr="009B5099">
        <w:rPr>
          <w:rFonts w:ascii="Arial" w:eastAsiaTheme="minorHAnsi" w:hAnsi="Arial" w:cs="Arial"/>
          <w:i/>
          <w:sz w:val="22"/>
          <w:szCs w:val="22"/>
          <w:lang w:val="en-US" w:eastAsia="en-US"/>
        </w:rPr>
        <w:t>Cell</w:t>
      </w:r>
      <w:proofErr w:type="spellEnd"/>
      <w:r w:rsidRPr="00386C73">
        <w:rPr>
          <w:rFonts w:ascii="Arial" w:eastAsiaTheme="minorHAnsi" w:hAnsi="Arial" w:cs="Arial"/>
          <w:sz w:val="22"/>
          <w:szCs w:val="22"/>
          <w:lang w:val="en-US" w:eastAsia="en-US"/>
        </w:rPr>
        <w:t xml:space="preserve"> </w:t>
      </w:r>
      <w:r w:rsidRPr="009B5099">
        <w:rPr>
          <w:rFonts w:ascii="Arial" w:eastAsiaTheme="minorHAnsi" w:hAnsi="Arial" w:cs="Arial"/>
          <w:b/>
          <w:sz w:val="22"/>
          <w:szCs w:val="22"/>
          <w:lang w:val="en-US" w:eastAsia="en-US"/>
        </w:rPr>
        <w:t>12</w:t>
      </w:r>
      <w:r w:rsidRPr="00386C73">
        <w:rPr>
          <w:rFonts w:ascii="Arial" w:eastAsiaTheme="minorHAnsi" w:hAnsi="Arial" w:cs="Arial"/>
          <w:sz w:val="22"/>
          <w:szCs w:val="22"/>
          <w:lang w:val="en-US" w:eastAsia="en-US"/>
        </w:rPr>
        <w:t xml:space="preserve">:2409–2423. </w:t>
      </w:r>
      <w:proofErr w:type="spellStart"/>
      <w:r w:rsidRPr="00386C73">
        <w:rPr>
          <w:rFonts w:ascii="Arial" w:eastAsiaTheme="minorHAnsi" w:hAnsi="Arial" w:cs="Arial"/>
          <w:sz w:val="22"/>
          <w:szCs w:val="22"/>
          <w:lang w:val="en-US" w:eastAsia="en-US"/>
        </w:rPr>
        <w:t>doi</w:t>
      </w:r>
      <w:proofErr w:type="spellEnd"/>
      <w:r w:rsidRPr="00386C73">
        <w:rPr>
          <w:rFonts w:ascii="Arial" w:eastAsiaTheme="minorHAnsi" w:hAnsi="Arial" w:cs="Arial"/>
          <w:sz w:val="22"/>
          <w:szCs w:val="22"/>
          <w:lang w:val="en-US" w:eastAsia="en-US"/>
        </w:rPr>
        <w:t>:</w:t>
      </w:r>
      <w:r w:rsidRPr="00190263">
        <w:rPr>
          <w:rFonts w:ascii="Arial" w:eastAsiaTheme="minorHAnsi" w:hAnsi="Arial" w:cs="Arial"/>
          <w:sz w:val="22"/>
          <w:szCs w:val="22"/>
          <w:lang w:val="en-US" w:eastAsia="en-US"/>
        </w:rPr>
        <w:t>10.1105/tpc.12.12.2409</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r w:rsidRPr="00386C73">
        <w:rPr>
          <w:rFonts w:ascii="Arial" w:eastAsiaTheme="minorHAnsi" w:hAnsi="Arial" w:cs="Arial"/>
          <w:sz w:val="22"/>
          <w:szCs w:val="22"/>
          <w:lang w:val="en-US" w:eastAsia="en-US"/>
        </w:rPr>
        <w:t xml:space="preserve">Fujita M, </w:t>
      </w:r>
      <w:proofErr w:type="spellStart"/>
      <w:r w:rsidRPr="00386C73">
        <w:rPr>
          <w:rFonts w:ascii="Arial" w:eastAsiaTheme="minorHAnsi" w:hAnsi="Arial" w:cs="Arial"/>
          <w:sz w:val="22"/>
          <w:szCs w:val="22"/>
          <w:lang w:val="en-US" w:eastAsia="en-US"/>
        </w:rPr>
        <w:t>Himmelspach</w:t>
      </w:r>
      <w:proofErr w:type="spellEnd"/>
      <w:r w:rsidRPr="00386C73">
        <w:rPr>
          <w:rFonts w:ascii="Arial" w:eastAsiaTheme="minorHAnsi" w:hAnsi="Arial" w:cs="Arial"/>
          <w:sz w:val="22"/>
          <w:szCs w:val="22"/>
          <w:lang w:val="en-US" w:eastAsia="en-US"/>
        </w:rPr>
        <w:t xml:space="preserve"> R, Ward J, Whittington A, </w:t>
      </w:r>
      <w:proofErr w:type="spellStart"/>
      <w:r w:rsidRPr="00386C73">
        <w:rPr>
          <w:rFonts w:ascii="Arial" w:eastAsiaTheme="minorHAnsi" w:hAnsi="Arial" w:cs="Arial"/>
          <w:sz w:val="22"/>
          <w:szCs w:val="22"/>
          <w:lang w:val="en-US" w:eastAsia="en-US"/>
        </w:rPr>
        <w:t>Hasenbein</w:t>
      </w:r>
      <w:proofErr w:type="spellEnd"/>
      <w:r w:rsidRPr="00386C73">
        <w:rPr>
          <w:rFonts w:ascii="Arial" w:eastAsiaTheme="minorHAnsi" w:hAnsi="Arial" w:cs="Arial"/>
          <w:sz w:val="22"/>
          <w:szCs w:val="22"/>
          <w:lang w:val="en-US" w:eastAsia="en-US"/>
        </w:rPr>
        <w:t xml:space="preserve"> N, Liu C, Truong TT, Galway ME, Mansfield SD, </w:t>
      </w:r>
      <w:proofErr w:type="spellStart"/>
      <w:r w:rsidRPr="00386C73">
        <w:rPr>
          <w:rFonts w:ascii="Arial" w:eastAsiaTheme="minorHAnsi" w:hAnsi="Arial" w:cs="Arial"/>
          <w:sz w:val="22"/>
          <w:szCs w:val="22"/>
          <w:lang w:val="en-US" w:eastAsia="en-US"/>
        </w:rPr>
        <w:t>Hocart</w:t>
      </w:r>
      <w:proofErr w:type="spellEnd"/>
      <w:r w:rsidRPr="00386C73">
        <w:rPr>
          <w:rFonts w:ascii="Arial" w:eastAsiaTheme="minorHAnsi" w:hAnsi="Arial" w:cs="Arial"/>
          <w:sz w:val="22"/>
          <w:szCs w:val="22"/>
          <w:lang w:val="en-US" w:eastAsia="en-US"/>
        </w:rPr>
        <w:t xml:space="preserve"> CH, </w:t>
      </w:r>
      <w:proofErr w:type="spellStart"/>
      <w:r w:rsidRPr="00386C73">
        <w:rPr>
          <w:rFonts w:ascii="Arial" w:eastAsiaTheme="minorHAnsi" w:hAnsi="Arial" w:cs="Arial"/>
          <w:sz w:val="22"/>
          <w:szCs w:val="22"/>
          <w:lang w:val="en-US" w:eastAsia="en-US"/>
        </w:rPr>
        <w:t>Wasteneys</w:t>
      </w:r>
      <w:proofErr w:type="spellEnd"/>
      <w:r w:rsidRPr="00386C73">
        <w:rPr>
          <w:rFonts w:ascii="Arial" w:eastAsiaTheme="minorHAnsi" w:hAnsi="Arial" w:cs="Arial"/>
          <w:sz w:val="22"/>
          <w:szCs w:val="22"/>
          <w:lang w:val="en-US" w:eastAsia="en-US"/>
        </w:rPr>
        <w:t xml:space="preserve"> GO. 2013. The anisotropy1 D604N mutation in the Arabidopsis cellulose synthase1 catalytic domain reduces cell wall crystallinity and the velocity of cellulose synthase complexes. </w:t>
      </w:r>
      <w:r w:rsidRPr="009B5099">
        <w:rPr>
          <w:rFonts w:ascii="Arial" w:eastAsiaTheme="minorHAnsi" w:hAnsi="Arial" w:cs="Arial"/>
          <w:i/>
          <w:sz w:val="22"/>
          <w:szCs w:val="22"/>
          <w:lang w:val="en-US" w:eastAsia="en-US"/>
        </w:rPr>
        <w:t xml:space="preserve">Plant </w:t>
      </w:r>
      <w:proofErr w:type="spellStart"/>
      <w:r w:rsidRPr="009B5099">
        <w:rPr>
          <w:rFonts w:ascii="Arial" w:eastAsiaTheme="minorHAnsi" w:hAnsi="Arial" w:cs="Arial"/>
          <w:i/>
          <w:sz w:val="22"/>
          <w:szCs w:val="22"/>
          <w:lang w:val="en-US" w:eastAsia="en-US"/>
        </w:rPr>
        <w:t>Physiol</w:t>
      </w:r>
      <w:proofErr w:type="spellEnd"/>
      <w:r w:rsidRPr="00386C73">
        <w:rPr>
          <w:rFonts w:ascii="Arial" w:eastAsiaTheme="minorHAnsi" w:hAnsi="Arial" w:cs="Arial"/>
          <w:sz w:val="22"/>
          <w:szCs w:val="22"/>
          <w:lang w:val="en-US" w:eastAsia="en-US"/>
        </w:rPr>
        <w:t xml:space="preserve"> </w:t>
      </w:r>
      <w:r w:rsidRPr="009B5099">
        <w:rPr>
          <w:rFonts w:ascii="Arial" w:eastAsiaTheme="minorHAnsi" w:hAnsi="Arial" w:cs="Arial"/>
          <w:b/>
          <w:sz w:val="22"/>
          <w:szCs w:val="22"/>
          <w:lang w:val="en-US" w:eastAsia="en-US"/>
        </w:rPr>
        <w:t>162</w:t>
      </w:r>
      <w:r w:rsidRPr="00386C73">
        <w:rPr>
          <w:rFonts w:ascii="Arial" w:eastAsiaTheme="minorHAnsi" w:hAnsi="Arial" w:cs="Arial"/>
          <w:sz w:val="22"/>
          <w:szCs w:val="22"/>
          <w:lang w:val="en-US" w:eastAsia="en-US"/>
        </w:rPr>
        <w:t>:74–85. doi:10.1104/pp.112.211565</w:t>
      </w:r>
    </w:p>
    <w:p w:rsidR="009B5099" w:rsidRDefault="009B5099" w:rsidP="00091EF1">
      <w:pPr>
        <w:pStyle w:val="Bibliographie"/>
        <w:spacing w:after="120" w:line="480" w:lineRule="auto"/>
        <w:ind w:left="720" w:hanging="720"/>
        <w:jc w:val="both"/>
        <w:rPr>
          <w:rFonts w:ascii="Arial" w:eastAsiaTheme="minorHAnsi" w:hAnsi="Arial" w:cs="Arial"/>
          <w:sz w:val="22"/>
          <w:szCs w:val="22"/>
          <w:lang w:val="en-US" w:eastAsia="en-US"/>
        </w:rPr>
      </w:pPr>
      <w:r w:rsidRPr="00091EF1">
        <w:rPr>
          <w:rFonts w:ascii="Arial" w:eastAsiaTheme="minorHAnsi" w:hAnsi="Arial" w:cs="Arial"/>
          <w:sz w:val="22"/>
          <w:szCs w:val="22"/>
          <w:lang w:val="en-US" w:eastAsia="en-US"/>
        </w:rPr>
        <w:t xml:space="preserve">His I, </w:t>
      </w:r>
      <w:proofErr w:type="spellStart"/>
      <w:r w:rsidRPr="00091EF1">
        <w:rPr>
          <w:rFonts w:ascii="Arial" w:eastAsiaTheme="minorHAnsi" w:hAnsi="Arial" w:cs="Arial"/>
          <w:sz w:val="22"/>
          <w:szCs w:val="22"/>
          <w:lang w:val="en-US" w:eastAsia="en-US"/>
        </w:rPr>
        <w:t>Driouich</w:t>
      </w:r>
      <w:proofErr w:type="spellEnd"/>
      <w:r w:rsidRPr="00091EF1">
        <w:rPr>
          <w:rFonts w:ascii="Arial" w:eastAsiaTheme="minorHAnsi" w:hAnsi="Arial" w:cs="Arial"/>
          <w:sz w:val="22"/>
          <w:szCs w:val="22"/>
          <w:lang w:val="en-US" w:eastAsia="en-US"/>
        </w:rPr>
        <w:t xml:space="preserve"> A, Nicol F, </w:t>
      </w:r>
      <w:proofErr w:type="spellStart"/>
      <w:r w:rsidRPr="00091EF1">
        <w:rPr>
          <w:rFonts w:ascii="Arial" w:eastAsiaTheme="minorHAnsi" w:hAnsi="Arial" w:cs="Arial"/>
          <w:sz w:val="22"/>
          <w:szCs w:val="22"/>
          <w:lang w:val="en-US" w:eastAsia="en-US"/>
        </w:rPr>
        <w:t>Jauneau</w:t>
      </w:r>
      <w:proofErr w:type="spellEnd"/>
      <w:r w:rsidRPr="00091EF1">
        <w:rPr>
          <w:rFonts w:ascii="Arial" w:eastAsiaTheme="minorHAnsi" w:hAnsi="Arial" w:cs="Arial"/>
          <w:sz w:val="22"/>
          <w:szCs w:val="22"/>
          <w:lang w:val="en-US" w:eastAsia="en-US"/>
        </w:rPr>
        <w:t xml:space="preserve"> A, </w:t>
      </w:r>
      <w:proofErr w:type="spellStart"/>
      <w:r w:rsidRPr="00091EF1">
        <w:rPr>
          <w:rFonts w:ascii="Arial" w:eastAsiaTheme="minorHAnsi" w:hAnsi="Arial" w:cs="Arial"/>
          <w:sz w:val="22"/>
          <w:szCs w:val="22"/>
          <w:lang w:val="en-US" w:eastAsia="en-US"/>
        </w:rPr>
        <w:t>Höfte</w:t>
      </w:r>
      <w:proofErr w:type="spellEnd"/>
      <w:r w:rsidRPr="00091EF1">
        <w:rPr>
          <w:rFonts w:ascii="Arial" w:eastAsiaTheme="minorHAnsi" w:hAnsi="Arial" w:cs="Arial"/>
          <w:sz w:val="22"/>
          <w:szCs w:val="22"/>
          <w:lang w:val="en-US" w:eastAsia="en-US"/>
        </w:rPr>
        <w:t xml:space="preserve"> H. 2001. Altered pectin composition in primary cell walls of </w:t>
      </w:r>
      <w:proofErr w:type="spellStart"/>
      <w:r w:rsidRPr="00091EF1">
        <w:rPr>
          <w:rFonts w:ascii="Arial" w:eastAsiaTheme="minorHAnsi" w:hAnsi="Arial" w:cs="Arial"/>
          <w:sz w:val="22"/>
          <w:szCs w:val="22"/>
          <w:lang w:val="en-US" w:eastAsia="en-US"/>
        </w:rPr>
        <w:t>korrigan</w:t>
      </w:r>
      <w:proofErr w:type="spellEnd"/>
      <w:r w:rsidRPr="00091EF1">
        <w:rPr>
          <w:rFonts w:ascii="Arial" w:eastAsiaTheme="minorHAnsi" w:hAnsi="Arial" w:cs="Arial"/>
          <w:sz w:val="22"/>
          <w:szCs w:val="22"/>
          <w:lang w:val="en-US" w:eastAsia="en-US"/>
        </w:rPr>
        <w:t xml:space="preserve">, a dwarf mutant of Arabidopsis deficient in a membrane-bound endo-1,4-beta-glucanase. </w:t>
      </w:r>
      <w:r w:rsidRPr="009B5099">
        <w:rPr>
          <w:rFonts w:ascii="Arial" w:eastAsiaTheme="minorHAnsi" w:hAnsi="Arial" w:cs="Arial"/>
          <w:i/>
          <w:sz w:val="22"/>
          <w:szCs w:val="22"/>
          <w:lang w:val="en-US" w:eastAsia="en-US"/>
        </w:rPr>
        <w:t>Planta</w:t>
      </w:r>
      <w:r w:rsidRPr="00091EF1">
        <w:rPr>
          <w:rFonts w:ascii="Arial" w:eastAsiaTheme="minorHAnsi" w:hAnsi="Arial" w:cs="Arial"/>
          <w:sz w:val="22"/>
          <w:szCs w:val="22"/>
          <w:lang w:val="en-US" w:eastAsia="en-US"/>
        </w:rPr>
        <w:t xml:space="preserve"> </w:t>
      </w:r>
      <w:r w:rsidRPr="009B5099">
        <w:rPr>
          <w:rFonts w:ascii="Arial" w:eastAsiaTheme="minorHAnsi" w:hAnsi="Arial" w:cs="Arial"/>
          <w:b/>
          <w:sz w:val="22"/>
          <w:szCs w:val="22"/>
          <w:lang w:val="en-US" w:eastAsia="en-US"/>
        </w:rPr>
        <w:t>212</w:t>
      </w:r>
      <w:r w:rsidRPr="00091EF1">
        <w:rPr>
          <w:rFonts w:ascii="Arial" w:eastAsiaTheme="minorHAnsi" w:hAnsi="Arial" w:cs="Arial"/>
          <w:sz w:val="22"/>
          <w:szCs w:val="22"/>
          <w:lang w:val="en-US" w:eastAsia="en-US"/>
        </w:rPr>
        <w:t>:348–358. doi:</w:t>
      </w:r>
      <w:r w:rsidRPr="00190263">
        <w:rPr>
          <w:rFonts w:ascii="Arial" w:eastAsiaTheme="minorHAnsi" w:hAnsi="Arial" w:cs="Arial"/>
          <w:sz w:val="22"/>
          <w:szCs w:val="22"/>
          <w:lang w:val="en-US" w:eastAsia="en-US"/>
        </w:rPr>
        <w:t>10.1007/s004250000437</w:t>
      </w:r>
    </w:p>
    <w:p w:rsidR="009B5099" w:rsidRDefault="009B5099" w:rsidP="00091EF1">
      <w:pPr>
        <w:pStyle w:val="Bibliographie"/>
        <w:spacing w:after="120" w:line="480" w:lineRule="auto"/>
        <w:ind w:left="720" w:hanging="720"/>
        <w:jc w:val="both"/>
        <w:rPr>
          <w:rFonts w:ascii="Arial" w:eastAsiaTheme="minorHAnsi" w:hAnsi="Arial" w:cs="Arial"/>
          <w:sz w:val="22"/>
          <w:szCs w:val="22"/>
          <w:lang w:val="en-US" w:eastAsia="en-US"/>
        </w:rPr>
      </w:pPr>
      <w:r w:rsidRPr="00091EF1">
        <w:rPr>
          <w:rFonts w:ascii="Arial" w:eastAsiaTheme="minorHAnsi" w:hAnsi="Arial" w:cs="Arial"/>
          <w:sz w:val="22"/>
          <w:szCs w:val="22"/>
          <w:lang w:val="en-US" w:eastAsia="en-US"/>
        </w:rPr>
        <w:t xml:space="preserve">Lei L, Zhang T, Strasser R, Lee CM, </w:t>
      </w:r>
      <w:proofErr w:type="spellStart"/>
      <w:r w:rsidRPr="00091EF1">
        <w:rPr>
          <w:rFonts w:ascii="Arial" w:eastAsiaTheme="minorHAnsi" w:hAnsi="Arial" w:cs="Arial"/>
          <w:sz w:val="22"/>
          <w:szCs w:val="22"/>
          <w:lang w:val="en-US" w:eastAsia="en-US"/>
        </w:rPr>
        <w:t>Gonneau</w:t>
      </w:r>
      <w:proofErr w:type="spellEnd"/>
      <w:r w:rsidRPr="00091EF1">
        <w:rPr>
          <w:rFonts w:ascii="Arial" w:eastAsiaTheme="minorHAnsi" w:hAnsi="Arial" w:cs="Arial"/>
          <w:sz w:val="22"/>
          <w:szCs w:val="22"/>
          <w:lang w:val="en-US" w:eastAsia="en-US"/>
        </w:rPr>
        <w:t xml:space="preserve"> M, Mach L, </w:t>
      </w:r>
      <w:proofErr w:type="spellStart"/>
      <w:r w:rsidRPr="00091EF1">
        <w:rPr>
          <w:rFonts w:ascii="Arial" w:eastAsiaTheme="minorHAnsi" w:hAnsi="Arial" w:cs="Arial"/>
          <w:sz w:val="22"/>
          <w:szCs w:val="22"/>
          <w:lang w:val="en-US" w:eastAsia="en-US"/>
        </w:rPr>
        <w:t>Vernhettes</w:t>
      </w:r>
      <w:proofErr w:type="spellEnd"/>
      <w:r w:rsidRPr="00091EF1">
        <w:rPr>
          <w:rFonts w:ascii="Arial" w:eastAsiaTheme="minorHAnsi" w:hAnsi="Arial" w:cs="Arial"/>
          <w:sz w:val="22"/>
          <w:szCs w:val="22"/>
          <w:lang w:val="en-US" w:eastAsia="en-US"/>
        </w:rPr>
        <w:t xml:space="preserve"> S, Kim SH, J. Cosgrove D, Li S, Gu Y. 2014. The </w:t>
      </w:r>
      <w:r w:rsidRPr="00BF0E45">
        <w:rPr>
          <w:rFonts w:ascii="Arial" w:eastAsiaTheme="minorHAnsi" w:hAnsi="Arial" w:cs="Arial"/>
          <w:i/>
          <w:sz w:val="22"/>
          <w:szCs w:val="22"/>
          <w:lang w:val="en-US" w:eastAsia="en-US"/>
        </w:rPr>
        <w:t>jiaoyao1</w:t>
      </w:r>
      <w:r w:rsidRPr="00091EF1">
        <w:rPr>
          <w:rFonts w:ascii="Arial" w:eastAsiaTheme="minorHAnsi" w:hAnsi="Arial" w:cs="Arial"/>
          <w:sz w:val="22"/>
          <w:szCs w:val="22"/>
          <w:lang w:val="en-US" w:eastAsia="en-US"/>
        </w:rPr>
        <w:t xml:space="preserve"> Mutant Is an Allele of </w:t>
      </w:r>
      <w:r w:rsidRPr="00BF0E45">
        <w:rPr>
          <w:rFonts w:ascii="Arial" w:eastAsiaTheme="minorHAnsi" w:hAnsi="Arial" w:cs="Arial"/>
          <w:i/>
          <w:sz w:val="22"/>
          <w:szCs w:val="22"/>
          <w:lang w:val="en-US" w:eastAsia="en-US"/>
        </w:rPr>
        <w:t>korrigan1</w:t>
      </w:r>
      <w:r w:rsidRPr="00091EF1">
        <w:rPr>
          <w:rFonts w:ascii="Arial" w:eastAsiaTheme="minorHAnsi" w:hAnsi="Arial" w:cs="Arial"/>
          <w:sz w:val="22"/>
          <w:szCs w:val="22"/>
          <w:lang w:val="en-US" w:eastAsia="en-US"/>
        </w:rPr>
        <w:t xml:space="preserve"> That Abolishes Endoglucanase Activity and Affects the Organization of Both Cellulose Microfibrils and Microtubules in Arabidopsis. </w:t>
      </w:r>
      <w:r w:rsidRPr="009B5099">
        <w:rPr>
          <w:rFonts w:ascii="Arial" w:eastAsiaTheme="minorHAnsi" w:hAnsi="Arial" w:cs="Arial"/>
          <w:i/>
          <w:sz w:val="22"/>
          <w:szCs w:val="22"/>
          <w:lang w:val="en-US" w:eastAsia="en-US"/>
        </w:rPr>
        <w:t>Plant Cell</w:t>
      </w:r>
      <w:r w:rsidRPr="00091EF1">
        <w:rPr>
          <w:rFonts w:ascii="Arial" w:eastAsiaTheme="minorHAnsi" w:hAnsi="Arial" w:cs="Arial"/>
          <w:sz w:val="22"/>
          <w:szCs w:val="22"/>
          <w:lang w:val="en-US" w:eastAsia="en-US"/>
        </w:rPr>
        <w:t xml:space="preserve"> </w:t>
      </w:r>
      <w:r w:rsidRPr="009B5099">
        <w:rPr>
          <w:rFonts w:ascii="Arial" w:eastAsiaTheme="minorHAnsi" w:hAnsi="Arial" w:cs="Arial"/>
          <w:b/>
          <w:sz w:val="22"/>
          <w:szCs w:val="22"/>
          <w:lang w:val="en-US" w:eastAsia="en-US"/>
        </w:rPr>
        <w:t>26</w:t>
      </w:r>
      <w:r w:rsidRPr="00091EF1">
        <w:rPr>
          <w:rFonts w:ascii="Arial" w:eastAsiaTheme="minorHAnsi" w:hAnsi="Arial" w:cs="Arial"/>
          <w:sz w:val="22"/>
          <w:szCs w:val="22"/>
          <w:lang w:val="en-US" w:eastAsia="en-US"/>
        </w:rPr>
        <w:t>:2601–2616. doi:10.1105/tpc.114.126193</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r w:rsidRPr="00386C73">
        <w:rPr>
          <w:rFonts w:ascii="Arial" w:eastAsiaTheme="minorHAnsi" w:hAnsi="Arial" w:cs="Arial"/>
          <w:sz w:val="22"/>
          <w:szCs w:val="22"/>
          <w:lang w:val="en-US" w:eastAsia="en-US"/>
        </w:rPr>
        <w:t xml:space="preserve">MacKinnon IM, </w:t>
      </w:r>
      <w:proofErr w:type="spellStart"/>
      <w:r w:rsidRPr="00386C73">
        <w:rPr>
          <w:rFonts w:ascii="Arial" w:eastAsiaTheme="minorHAnsi" w:hAnsi="Arial" w:cs="Arial"/>
          <w:sz w:val="22"/>
          <w:szCs w:val="22"/>
          <w:lang w:val="en-US" w:eastAsia="en-US"/>
        </w:rPr>
        <w:t>Šturcová</w:t>
      </w:r>
      <w:proofErr w:type="spellEnd"/>
      <w:r w:rsidRPr="00386C73">
        <w:rPr>
          <w:rFonts w:ascii="Arial" w:eastAsiaTheme="minorHAnsi" w:hAnsi="Arial" w:cs="Arial"/>
          <w:sz w:val="22"/>
          <w:szCs w:val="22"/>
          <w:lang w:val="en-US" w:eastAsia="en-US"/>
        </w:rPr>
        <w:t xml:space="preserve"> A, Sugimoto-</w:t>
      </w:r>
      <w:proofErr w:type="spellStart"/>
      <w:r w:rsidRPr="00386C73">
        <w:rPr>
          <w:rFonts w:ascii="Arial" w:eastAsiaTheme="minorHAnsi" w:hAnsi="Arial" w:cs="Arial"/>
          <w:sz w:val="22"/>
          <w:szCs w:val="22"/>
          <w:lang w:val="en-US" w:eastAsia="en-US"/>
        </w:rPr>
        <w:t>Shirasu</w:t>
      </w:r>
      <w:proofErr w:type="spellEnd"/>
      <w:r w:rsidRPr="00386C73">
        <w:rPr>
          <w:rFonts w:ascii="Arial" w:eastAsiaTheme="minorHAnsi" w:hAnsi="Arial" w:cs="Arial"/>
          <w:sz w:val="22"/>
          <w:szCs w:val="22"/>
          <w:lang w:val="en-US" w:eastAsia="en-US"/>
        </w:rPr>
        <w:t xml:space="preserve"> K, His I, McCann MC, Jarvis MC. 2006. Cell-wall structure and anisotropy in </w:t>
      </w:r>
      <w:proofErr w:type="spellStart"/>
      <w:r w:rsidRPr="00B11FCC">
        <w:rPr>
          <w:rFonts w:ascii="Arial" w:eastAsiaTheme="minorHAnsi" w:hAnsi="Arial" w:cs="Arial"/>
          <w:i/>
          <w:sz w:val="22"/>
          <w:szCs w:val="22"/>
          <w:lang w:val="en-US" w:eastAsia="en-US"/>
        </w:rPr>
        <w:t>procuste</w:t>
      </w:r>
      <w:proofErr w:type="spellEnd"/>
      <w:r w:rsidRPr="00386C73">
        <w:rPr>
          <w:rFonts w:ascii="Arial" w:eastAsiaTheme="minorHAnsi" w:hAnsi="Arial" w:cs="Arial"/>
          <w:sz w:val="22"/>
          <w:szCs w:val="22"/>
          <w:lang w:val="en-US" w:eastAsia="en-US"/>
        </w:rPr>
        <w:t xml:space="preserve">, a cellulose synthase mutant of </w:t>
      </w:r>
      <w:r w:rsidRPr="00B11FCC">
        <w:rPr>
          <w:rFonts w:ascii="Arial" w:eastAsiaTheme="minorHAnsi" w:hAnsi="Arial" w:cs="Arial"/>
          <w:i/>
          <w:sz w:val="22"/>
          <w:szCs w:val="22"/>
          <w:lang w:val="en-US" w:eastAsia="en-US"/>
        </w:rPr>
        <w:t>Arabidopsis</w:t>
      </w:r>
      <w:r w:rsidRPr="00386C73">
        <w:rPr>
          <w:rFonts w:ascii="Arial" w:eastAsiaTheme="minorHAnsi" w:hAnsi="Arial" w:cs="Arial"/>
          <w:sz w:val="22"/>
          <w:szCs w:val="22"/>
          <w:lang w:val="en-US" w:eastAsia="en-US"/>
        </w:rPr>
        <w:t xml:space="preserve"> </w:t>
      </w:r>
      <w:r w:rsidRPr="007C7525">
        <w:rPr>
          <w:rFonts w:ascii="Arial" w:eastAsiaTheme="minorHAnsi" w:hAnsi="Arial" w:cs="Arial"/>
          <w:i/>
          <w:sz w:val="22"/>
          <w:szCs w:val="22"/>
          <w:lang w:val="en-US" w:eastAsia="en-US"/>
        </w:rPr>
        <w:t>thaliana</w:t>
      </w:r>
      <w:r w:rsidRPr="00386C73">
        <w:rPr>
          <w:rFonts w:ascii="Arial" w:eastAsiaTheme="minorHAnsi" w:hAnsi="Arial" w:cs="Arial"/>
          <w:sz w:val="22"/>
          <w:szCs w:val="22"/>
          <w:lang w:val="en-US" w:eastAsia="en-US"/>
        </w:rPr>
        <w:t xml:space="preserve">. </w:t>
      </w:r>
      <w:r w:rsidRPr="007C7525">
        <w:rPr>
          <w:rFonts w:ascii="Arial" w:eastAsiaTheme="minorHAnsi" w:hAnsi="Arial" w:cs="Arial"/>
          <w:i/>
          <w:sz w:val="22"/>
          <w:szCs w:val="22"/>
          <w:lang w:val="en-US" w:eastAsia="en-US"/>
        </w:rPr>
        <w:t>Planta</w:t>
      </w:r>
      <w:r w:rsidRPr="00386C73">
        <w:rPr>
          <w:rFonts w:ascii="Arial" w:eastAsiaTheme="minorHAnsi" w:hAnsi="Arial" w:cs="Arial"/>
          <w:sz w:val="22"/>
          <w:szCs w:val="22"/>
          <w:lang w:val="en-US" w:eastAsia="en-US"/>
        </w:rPr>
        <w:t xml:space="preserve"> </w:t>
      </w:r>
      <w:r w:rsidRPr="007C7525">
        <w:rPr>
          <w:rFonts w:ascii="Arial" w:eastAsiaTheme="minorHAnsi" w:hAnsi="Arial" w:cs="Arial"/>
          <w:b/>
          <w:sz w:val="22"/>
          <w:szCs w:val="22"/>
          <w:lang w:val="en-US" w:eastAsia="en-US"/>
        </w:rPr>
        <w:t>224</w:t>
      </w:r>
      <w:r w:rsidRPr="00386C73">
        <w:rPr>
          <w:rFonts w:ascii="Arial" w:eastAsiaTheme="minorHAnsi" w:hAnsi="Arial" w:cs="Arial"/>
          <w:sz w:val="22"/>
          <w:szCs w:val="22"/>
          <w:lang w:val="en-US" w:eastAsia="en-US"/>
        </w:rPr>
        <w:t>:438–448. doi:10.1007/s00425-005-0208-6</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proofErr w:type="spellStart"/>
      <w:r w:rsidRPr="00386C73">
        <w:rPr>
          <w:rFonts w:ascii="Arial" w:eastAsiaTheme="minorHAnsi" w:hAnsi="Arial" w:cs="Arial"/>
          <w:sz w:val="22"/>
          <w:szCs w:val="22"/>
          <w:lang w:val="en-US" w:eastAsia="en-US"/>
        </w:rPr>
        <w:t>Mouille</w:t>
      </w:r>
      <w:proofErr w:type="spellEnd"/>
      <w:r w:rsidRPr="00386C73">
        <w:rPr>
          <w:rFonts w:ascii="Arial" w:eastAsiaTheme="minorHAnsi" w:hAnsi="Arial" w:cs="Arial"/>
          <w:sz w:val="22"/>
          <w:szCs w:val="22"/>
          <w:lang w:val="en-US" w:eastAsia="en-US"/>
        </w:rPr>
        <w:t xml:space="preserve"> G, </w:t>
      </w:r>
      <w:proofErr w:type="spellStart"/>
      <w:r w:rsidRPr="00386C73">
        <w:rPr>
          <w:rFonts w:ascii="Arial" w:eastAsiaTheme="minorHAnsi" w:hAnsi="Arial" w:cs="Arial"/>
          <w:sz w:val="22"/>
          <w:szCs w:val="22"/>
          <w:lang w:val="en-US" w:eastAsia="en-US"/>
        </w:rPr>
        <w:t>Ralet</w:t>
      </w:r>
      <w:proofErr w:type="spellEnd"/>
      <w:r w:rsidRPr="00386C73">
        <w:rPr>
          <w:rFonts w:ascii="Arial" w:eastAsiaTheme="minorHAnsi" w:hAnsi="Arial" w:cs="Arial"/>
          <w:sz w:val="22"/>
          <w:szCs w:val="22"/>
          <w:lang w:val="en-US" w:eastAsia="en-US"/>
        </w:rPr>
        <w:t xml:space="preserve"> M-C, </w:t>
      </w:r>
      <w:proofErr w:type="spellStart"/>
      <w:r w:rsidRPr="00386C73">
        <w:rPr>
          <w:rFonts w:ascii="Arial" w:eastAsiaTheme="minorHAnsi" w:hAnsi="Arial" w:cs="Arial"/>
          <w:sz w:val="22"/>
          <w:szCs w:val="22"/>
          <w:lang w:val="en-US" w:eastAsia="en-US"/>
        </w:rPr>
        <w:t>Cavelier</w:t>
      </w:r>
      <w:proofErr w:type="spellEnd"/>
      <w:r w:rsidRPr="00386C73">
        <w:rPr>
          <w:rFonts w:ascii="Arial" w:eastAsiaTheme="minorHAnsi" w:hAnsi="Arial" w:cs="Arial"/>
          <w:sz w:val="22"/>
          <w:szCs w:val="22"/>
          <w:lang w:val="en-US" w:eastAsia="en-US"/>
        </w:rPr>
        <w:t xml:space="preserve"> C, Eland C, </w:t>
      </w:r>
      <w:proofErr w:type="spellStart"/>
      <w:r w:rsidRPr="00386C73">
        <w:rPr>
          <w:rFonts w:ascii="Arial" w:eastAsiaTheme="minorHAnsi" w:hAnsi="Arial" w:cs="Arial"/>
          <w:sz w:val="22"/>
          <w:szCs w:val="22"/>
          <w:lang w:val="en-US" w:eastAsia="en-US"/>
        </w:rPr>
        <w:t>Effroy</w:t>
      </w:r>
      <w:proofErr w:type="spellEnd"/>
      <w:r w:rsidRPr="00386C73">
        <w:rPr>
          <w:rFonts w:ascii="Arial" w:eastAsiaTheme="minorHAnsi" w:hAnsi="Arial" w:cs="Arial"/>
          <w:sz w:val="22"/>
          <w:szCs w:val="22"/>
          <w:lang w:val="en-US" w:eastAsia="en-US"/>
        </w:rPr>
        <w:t xml:space="preserve"> D, </w:t>
      </w:r>
      <w:proofErr w:type="spellStart"/>
      <w:r w:rsidRPr="00386C73">
        <w:rPr>
          <w:rFonts w:ascii="Arial" w:eastAsiaTheme="minorHAnsi" w:hAnsi="Arial" w:cs="Arial"/>
          <w:sz w:val="22"/>
          <w:szCs w:val="22"/>
          <w:lang w:val="en-US" w:eastAsia="en-US"/>
        </w:rPr>
        <w:t>Hématy</w:t>
      </w:r>
      <w:proofErr w:type="spellEnd"/>
      <w:r w:rsidRPr="00386C73">
        <w:rPr>
          <w:rFonts w:ascii="Arial" w:eastAsiaTheme="minorHAnsi" w:hAnsi="Arial" w:cs="Arial"/>
          <w:sz w:val="22"/>
          <w:szCs w:val="22"/>
          <w:lang w:val="en-US" w:eastAsia="en-US"/>
        </w:rPr>
        <w:t xml:space="preserve"> K, McCartney L, Truong HN, </w:t>
      </w:r>
      <w:proofErr w:type="spellStart"/>
      <w:r w:rsidRPr="00386C73">
        <w:rPr>
          <w:rFonts w:ascii="Arial" w:eastAsiaTheme="minorHAnsi" w:hAnsi="Arial" w:cs="Arial"/>
          <w:sz w:val="22"/>
          <w:szCs w:val="22"/>
          <w:lang w:val="en-US" w:eastAsia="en-US"/>
        </w:rPr>
        <w:t>Gaudon</w:t>
      </w:r>
      <w:proofErr w:type="spellEnd"/>
      <w:r w:rsidRPr="00386C73">
        <w:rPr>
          <w:rFonts w:ascii="Arial" w:eastAsiaTheme="minorHAnsi" w:hAnsi="Arial" w:cs="Arial"/>
          <w:sz w:val="22"/>
          <w:szCs w:val="22"/>
          <w:lang w:val="en-US" w:eastAsia="en-US"/>
        </w:rPr>
        <w:t xml:space="preserve"> V, Thibault J-F, Marchant A, </w:t>
      </w:r>
      <w:proofErr w:type="spellStart"/>
      <w:r w:rsidRPr="00386C73">
        <w:rPr>
          <w:rFonts w:ascii="Arial" w:eastAsiaTheme="minorHAnsi" w:hAnsi="Arial" w:cs="Arial"/>
          <w:sz w:val="22"/>
          <w:szCs w:val="22"/>
          <w:lang w:val="en-US" w:eastAsia="en-US"/>
        </w:rPr>
        <w:t>Höfte</w:t>
      </w:r>
      <w:proofErr w:type="spellEnd"/>
      <w:r w:rsidRPr="00386C73">
        <w:rPr>
          <w:rFonts w:ascii="Arial" w:eastAsiaTheme="minorHAnsi" w:hAnsi="Arial" w:cs="Arial"/>
          <w:sz w:val="22"/>
          <w:szCs w:val="22"/>
          <w:lang w:val="en-US" w:eastAsia="en-US"/>
        </w:rPr>
        <w:t xml:space="preserve"> H. 2007. Homogalacturonan synthesis in </w:t>
      </w:r>
      <w:r w:rsidRPr="007C7525">
        <w:rPr>
          <w:rFonts w:ascii="Arial" w:eastAsiaTheme="minorHAnsi" w:hAnsi="Arial" w:cs="Arial"/>
          <w:i/>
          <w:sz w:val="22"/>
          <w:szCs w:val="22"/>
          <w:lang w:val="en-US" w:eastAsia="en-US"/>
        </w:rPr>
        <w:t>Arabidopsis thaliana</w:t>
      </w:r>
      <w:r w:rsidRPr="00386C73">
        <w:rPr>
          <w:rFonts w:ascii="Arial" w:eastAsiaTheme="minorHAnsi" w:hAnsi="Arial" w:cs="Arial"/>
          <w:sz w:val="22"/>
          <w:szCs w:val="22"/>
          <w:lang w:val="en-US" w:eastAsia="en-US"/>
        </w:rPr>
        <w:t xml:space="preserve"> requires a Golgi</w:t>
      </w:r>
      <w:r w:rsidRPr="00386C73">
        <w:rPr>
          <w:rFonts w:ascii="Cambria Math" w:eastAsiaTheme="minorHAnsi" w:hAnsi="Cambria Math" w:cs="Cambria Math"/>
          <w:sz w:val="22"/>
          <w:szCs w:val="22"/>
          <w:lang w:val="en-US" w:eastAsia="en-US"/>
        </w:rPr>
        <w:t>‐</w:t>
      </w:r>
      <w:r w:rsidRPr="00386C73">
        <w:rPr>
          <w:rFonts w:ascii="Arial" w:eastAsiaTheme="minorHAnsi" w:hAnsi="Arial" w:cs="Arial"/>
          <w:sz w:val="22"/>
          <w:szCs w:val="22"/>
          <w:lang w:val="en-US" w:eastAsia="en-US"/>
        </w:rPr>
        <w:t xml:space="preserve">localized protein with a putative methyltransferase domain. </w:t>
      </w:r>
      <w:r w:rsidRPr="007C7525">
        <w:rPr>
          <w:rFonts w:ascii="Arial" w:eastAsiaTheme="minorHAnsi" w:hAnsi="Arial" w:cs="Arial"/>
          <w:i/>
          <w:sz w:val="22"/>
          <w:szCs w:val="22"/>
          <w:lang w:val="en-US" w:eastAsia="en-US"/>
        </w:rPr>
        <w:t>Plant Journal</w:t>
      </w:r>
      <w:r w:rsidRPr="00386C73">
        <w:rPr>
          <w:rFonts w:ascii="Arial" w:eastAsiaTheme="minorHAnsi" w:hAnsi="Arial" w:cs="Arial"/>
          <w:sz w:val="22"/>
          <w:szCs w:val="22"/>
          <w:lang w:val="en-US" w:eastAsia="en-US"/>
        </w:rPr>
        <w:t xml:space="preserve"> </w:t>
      </w:r>
      <w:r w:rsidRPr="007C7525">
        <w:rPr>
          <w:rFonts w:ascii="Arial" w:eastAsiaTheme="minorHAnsi" w:hAnsi="Arial" w:cs="Arial"/>
          <w:b/>
          <w:sz w:val="22"/>
          <w:szCs w:val="22"/>
          <w:lang w:val="en-US" w:eastAsia="en-US"/>
        </w:rPr>
        <w:t>50</w:t>
      </w:r>
      <w:r w:rsidRPr="00386C73">
        <w:rPr>
          <w:rFonts w:ascii="Arial" w:eastAsiaTheme="minorHAnsi" w:hAnsi="Arial" w:cs="Arial"/>
          <w:sz w:val="22"/>
          <w:szCs w:val="22"/>
          <w:lang w:val="en-US" w:eastAsia="en-US"/>
        </w:rPr>
        <w:t>:605–614. doi:10.1111/j.1365-313X.</w:t>
      </w:r>
      <w:proofErr w:type="gramStart"/>
      <w:r w:rsidRPr="00386C73">
        <w:rPr>
          <w:rFonts w:ascii="Arial" w:eastAsiaTheme="minorHAnsi" w:hAnsi="Arial" w:cs="Arial"/>
          <w:sz w:val="22"/>
          <w:szCs w:val="22"/>
          <w:lang w:val="en-US" w:eastAsia="en-US"/>
        </w:rPr>
        <w:t>2007.03086.x</w:t>
      </w:r>
      <w:proofErr w:type="gramEnd"/>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r w:rsidRPr="00386C73">
        <w:rPr>
          <w:rFonts w:ascii="Arial" w:eastAsiaTheme="minorHAnsi" w:hAnsi="Arial" w:cs="Arial"/>
          <w:sz w:val="22"/>
          <w:szCs w:val="22"/>
          <w:lang w:val="en-US" w:eastAsia="en-US"/>
        </w:rPr>
        <w:t xml:space="preserve">Nicol F, His I, </w:t>
      </w:r>
      <w:proofErr w:type="spellStart"/>
      <w:r w:rsidRPr="00386C73">
        <w:rPr>
          <w:rFonts w:ascii="Arial" w:eastAsiaTheme="minorHAnsi" w:hAnsi="Arial" w:cs="Arial"/>
          <w:sz w:val="22"/>
          <w:szCs w:val="22"/>
          <w:lang w:val="en-US" w:eastAsia="en-US"/>
        </w:rPr>
        <w:t>Jauneau</w:t>
      </w:r>
      <w:proofErr w:type="spellEnd"/>
      <w:r w:rsidRPr="00386C73">
        <w:rPr>
          <w:rFonts w:ascii="Arial" w:eastAsiaTheme="minorHAnsi" w:hAnsi="Arial" w:cs="Arial"/>
          <w:sz w:val="22"/>
          <w:szCs w:val="22"/>
          <w:lang w:val="en-US" w:eastAsia="en-US"/>
        </w:rPr>
        <w:t xml:space="preserve"> A, </w:t>
      </w:r>
      <w:proofErr w:type="spellStart"/>
      <w:r w:rsidRPr="00386C73">
        <w:rPr>
          <w:rFonts w:ascii="Arial" w:eastAsiaTheme="minorHAnsi" w:hAnsi="Arial" w:cs="Arial"/>
          <w:sz w:val="22"/>
          <w:szCs w:val="22"/>
          <w:lang w:val="en-US" w:eastAsia="en-US"/>
        </w:rPr>
        <w:t>Vernhettes</w:t>
      </w:r>
      <w:proofErr w:type="spellEnd"/>
      <w:r w:rsidRPr="00386C73">
        <w:rPr>
          <w:rFonts w:ascii="Arial" w:eastAsiaTheme="minorHAnsi" w:hAnsi="Arial" w:cs="Arial"/>
          <w:sz w:val="22"/>
          <w:szCs w:val="22"/>
          <w:lang w:val="en-US" w:eastAsia="en-US"/>
        </w:rPr>
        <w:t xml:space="preserve"> S, </w:t>
      </w:r>
      <w:proofErr w:type="spellStart"/>
      <w:r w:rsidRPr="00386C73">
        <w:rPr>
          <w:rFonts w:ascii="Arial" w:eastAsiaTheme="minorHAnsi" w:hAnsi="Arial" w:cs="Arial"/>
          <w:sz w:val="22"/>
          <w:szCs w:val="22"/>
          <w:lang w:val="en-US" w:eastAsia="en-US"/>
        </w:rPr>
        <w:t>Canut</w:t>
      </w:r>
      <w:proofErr w:type="spellEnd"/>
      <w:r w:rsidRPr="00386C73">
        <w:rPr>
          <w:rFonts w:ascii="Arial" w:eastAsiaTheme="minorHAnsi" w:hAnsi="Arial" w:cs="Arial"/>
          <w:sz w:val="22"/>
          <w:szCs w:val="22"/>
          <w:lang w:val="en-US" w:eastAsia="en-US"/>
        </w:rPr>
        <w:t xml:space="preserve"> H, </w:t>
      </w:r>
      <w:proofErr w:type="spellStart"/>
      <w:r w:rsidRPr="00386C73">
        <w:rPr>
          <w:rFonts w:ascii="Arial" w:eastAsiaTheme="minorHAnsi" w:hAnsi="Arial" w:cs="Arial"/>
          <w:sz w:val="22"/>
          <w:szCs w:val="22"/>
          <w:lang w:val="en-US" w:eastAsia="en-US"/>
        </w:rPr>
        <w:t>Höfte</w:t>
      </w:r>
      <w:proofErr w:type="spellEnd"/>
      <w:r w:rsidRPr="00386C73">
        <w:rPr>
          <w:rFonts w:ascii="Arial" w:eastAsiaTheme="minorHAnsi" w:hAnsi="Arial" w:cs="Arial"/>
          <w:sz w:val="22"/>
          <w:szCs w:val="22"/>
          <w:lang w:val="en-US" w:eastAsia="en-US"/>
        </w:rPr>
        <w:t xml:space="preserve"> H. 1998. A plasma membrane-bound putative endo-1,4-beta-D-glucanase is required for normal wall assembly and cell elongation in Arabidopsis. </w:t>
      </w:r>
      <w:r w:rsidRPr="007C7525">
        <w:rPr>
          <w:rFonts w:ascii="Arial" w:eastAsiaTheme="minorHAnsi" w:hAnsi="Arial" w:cs="Arial"/>
          <w:i/>
          <w:sz w:val="22"/>
          <w:szCs w:val="22"/>
          <w:lang w:val="en-US" w:eastAsia="en-US"/>
        </w:rPr>
        <w:t>EMBO J</w:t>
      </w:r>
      <w:r w:rsidRPr="00386C73">
        <w:rPr>
          <w:rFonts w:ascii="Arial" w:eastAsiaTheme="minorHAnsi" w:hAnsi="Arial" w:cs="Arial"/>
          <w:sz w:val="22"/>
          <w:szCs w:val="22"/>
          <w:lang w:val="en-US" w:eastAsia="en-US"/>
        </w:rPr>
        <w:t xml:space="preserve"> </w:t>
      </w:r>
      <w:r w:rsidRPr="007C7525">
        <w:rPr>
          <w:rFonts w:ascii="Arial" w:eastAsiaTheme="minorHAnsi" w:hAnsi="Arial" w:cs="Arial"/>
          <w:b/>
          <w:sz w:val="22"/>
          <w:szCs w:val="22"/>
          <w:lang w:val="en-US" w:eastAsia="en-US"/>
        </w:rPr>
        <w:t>17</w:t>
      </w:r>
      <w:r w:rsidRPr="00386C73">
        <w:rPr>
          <w:rFonts w:ascii="Arial" w:eastAsiaTheme="minorHAnsi" w:hAnsi="Arial" w:cs="Arial"/>
          <w:sz w:val="22"/>
          <w:szCs w:val="22"/>
          <w:lang w:val="en-US" w:eastAsia="en-US"/>
        </w:rPr>
        <w:t>:5563–5576. doi:10.1093/</w:t>
      </w:r>
      <w:proofErr w:type="spellStart"/>
      <w:r w:rsidRPr="00386C73">
        <w:rPr>
          <w:rFonts w:ascii="Arial" w:eastAsiaTheme="minorHAnsi" w:hAnsi="Arial" w:cs="Arial"/>
          <w:sz w:val="22"/>
          <w:szCs w:val="22"/>
          <w:lang w:val="en-US" w:eastAsia="en-US"/>
        </w:rPr>
        <w:t>emboj</w:t>
      </w:r>
      <w:proofErr w:type="spellEnd"/>
      <w:r w:rsidRPr="00386C73">
        <w:rPr>
          <w:rFonts w:ascii="Arial" w:eastAsiaTheme="minorHAnsi" w:hAnsi="Arial" w:cs="Arial"/>
          <w:sz w:val="22"/>
          <w:szCs w:val="22"/>
          <w:lang w:val="en-US" w:eastAsia="en-US"/>
        </w:rPr>
        <w:t>/17.19.5563</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proofErr w:type="spellStart"/>
      <w:r w:rsidRPr="00386C73">
        <w:rPr>
          <w:rFonts w:ascii="Arial" w:eastAsiaTheme="minorHAnsi" w:hAnsi="Arial" w:cs="Arial"/>
          <w:sz w:val="22"/>
          <w:szCs w:val="22"/>
          <w:lang w:val="en-US" w:eastAsia="en-US"/>
        </w:rPr>
        <w:lastRenderedPageBreak/>
        <w:t>Panteris</w:t>
      </w:r>
      <w:proofErr w:type="spellEnd"/>
      <w:r w:rsidRPr="00386C73">
        <w:rPr>
          <w:rFonts w:ascii="Arial" w:eastAsiaTheme="minorHAnsi" w:hAnsi="Arial" w:cs="Arial"/>
          <w:sz w:val="22"/>
          <w:szCs w:val="22"/>
          <w:lang w:val="en-US" w:eastAsia="en-US"/>
        </w:rPr>
        <w:t xml:space="preserve"> E, </w:t>
      </w:r>
      <w:proofErr w:type="spellStart"/>
      <w:r w:rsidRPr="00386C73">
        <w:rPr>
          <w:rFonts w:ascii="Arial" w:eastAsiaTheme="minorHAnsi" w:hAnsi="Arial" w:cs="Arial"/>
          <w:sz w:val="22"/>
          <w:szCs w:val="22"/>
          <w:lang w:val="en-US" w:eastAsia="en-US"/>
        </w:rPr>
        <w:t>Adamakis</w:t>
      </w:r>
      <w:proofErr w:type="spellEnd"/>
      <w:r w:rsidRPr="00386C73">
        <w:rPr>
          <w:rFonts w:ascii="Arial" w:eastAsiaTheme="minorHAnsi" w:hAnsi="Arial" w:cs="Arial"/>
          <w:sz w:val="22"/>
          <w:szCs w:val="22"/>
          <w:lang w:val="en-US" w:eastAsia="en-US"/>
        </w:rPr>
        <w:t xml:space="preserve"> I-DS, </w:t>
      </w:r>
      <w:proofErr w:type="spellStart"/>
      <w:r w:rsidRPr="00386C73">
        <w:rPr>
          <w:rFonts w:ascii="Arial" w:eastAsiaTheme="minorHAnsi" w:hAnsi="Arial" w:cs="Arial"/>
          <w:sz w:val="22"/>
          <w:szCs w:val="22"/>
          <w:lang w:val="en-US" w:eastAsia="en-US"/>
        </w:rPr>
        <w:t>Daras</w:t>
      </w:r>
      <w:proofErr w:type="spellEnd"/>
      <w:r w:rsidRPr="00386C73">
        <w:rPr>
          <w:rFonts w:ascii="Arial" w:eastAsiaTheme="minorHAnsi" w:hAnsi="Arial" w:cs="Arial"/>
          <w:sz w:val="22"/>
          <w:szCs w:val="22"/>
          <w:lang w:val="en-US" w:eastAsia="en-US"/>
        </w:rPr>
        <w:t xml:space="preserve"> G, </w:t>
      </w:r>
      <w:proofErr w:type="spellStart"/>
      <w:r w:rsidRPr="00386C73">
        <w:rPr>
          <w:rFonts w:ascii="Arial" w:eastAsiaTheme="minorHAnsi" w:hAnsi="Arial" w:cs="Arial"/>
          <w:sz w:val="22"/>
          <w:szCs w:val="22"/>
          <w:lang w:val="en-US" w:eastAsia="en-US"/>
        </w:rPr>
        <w:t>Rigas</w:t>
      </w:r>
      <w:proofErr w:type="spellEnd"/>
      <w:r w:rsidRPr="00386C73">
        <w:rPr>
          <w:rFonts w:ascii="Arial" w:eastAsiaTheme="minorHAnsi" w:hAnsi="Arial" w:cs="Arial"/>
          <w:sz w:val="22"/>
          <w:szCs w:val="22"/>
          <w:lang w:val="en-US" w:eastAsia="en-US"/>
        </w:rPr>
        <w:t xml:space="preserve"> S. 2014. Cortical microtubule patterning in roots of </w:t>
      </w:r>
      <w:r w:rsidRPr="00247DFA">
        <w:rPr>
          <w:rFonts w:ascii="Arial" w:eastAsiaTheme="minorHAnsi" w:hAnsi="Arial" w:cs="Arial"/>
          <w:i/>
          <w:sz w:val="22"/>
          <w:szCs w:val="22"/>
          <w:lang w:val="en-US" w:eastAsia="en-US"/>
        </w:rPr>
        <w:t>Arabidopsis thaliana</w:t>
      </w:r>
      <w:r w:rsidRPr="00386C73">
        <w:rPr>
          <w:rFonts w:ascii="Arial" w:eastAsiaTheme="minorHAnsi" w:hAnsi="Arial" w:cs="Arial"/>
          <w:sz w:val="22"/>
          <w:szCs w:val="22"/>
          <w:lang w:val="en-US" w:eastAsia="en-US"/>
        </w:rPr>
        <w:t xml:space="preserve"> primary cell wall mutants reveals the bidirectional interplay with cell expansion. </w:t>
      </w:r>
      <w:r w:rsidRPr="007C7525">
        <w:rPr>
          <w:rFonts w:ascii="Arial" w:eastAsiaTheme="minorHAnsi" w:hAnsi="Arial" w:cs="Arial"/>
          <w:i/>
          <w:sz w:val="22"/>
          <w:szCs w:val="22"/>
          <w:lang w:val="en-US" w:eastAsia="en-US"/>
        </w:rPr>
        <w:t xml:space="preserve">Plant Signal </w:t>
      </w:r>
      <w:proofErr w:type="spellStart"/>
      <w:r w:rsidRPr="007C7525">
        <w:rPr>
          <w:rFonts w:ascii="Arial" w:eastAsiaTheme="minorHAnsi" w:hAnsi="Arial" w:cs="Arial"/>
          <w:i/>
          <w:sz w:val="22"/>
          <w:szCs w:val="22"/>
          <w:lang w:val="en-US" w:eastAsia="en-US"/>
        </w:rPr>
        <w:t>Behav</w:t>
      </w:r>
      <w:proofErr w:type="spellEnd"/>
      <w:r w:rsidRPr="00386C73">
        <w:rPr>
          <w:rFonts w:ascii="Arial" w:eastAsiaTheme="minorHAnsi" w:hAnsi="Arial" w:cs="Arial"/>
          <w:sz w:val="22"/>
          <w:szCs w:val="22"/>
          <w:lang w:val="en-US" w:eastAsia="en-US"/>
        </w:rPr>
        <w:t xml:space="preserve"> </w:t>
      </w:r>
      <w:r w:rsidRPr="007C7525">
        <w:rPr>
          <w:rFonts w:ascii="Arial" w:eastAsiaTheme="minorHAnsi" w:hAnsi="Arial" w:cs="Arial"/>
          <w:b/>
          <w:sz w:val="22"/>
          <w:szCs w:val="22"/>
          <w:lang w:val="en-US" w:eastAsia="en-US"/>
        </w:rPr>
        <w:t>9</w:t>
      </w:r>
      <w:r w:rsidRPr="00386C73">
        <w:rPr>
          <w:rFonts w:ascii="Arial" w:eastAsiaTheme="minorHAnsi" w:hAnsi="Arial" w:cs="Arial"/>
          <w:sz w:val="22"/>
          <w:szCs w:val="22"/>
          <w:lang w:val="en-US" w:eastAsia="en-US"/>
        </w:rPr>
        <w:t>. doi:10.4161/psb.28737</w:t>
      </w:r>
    </w:p>
    <w:p w:rsidR="009B5099" w:rsidRPr="00683A46" w:rsidRDefault="009B5099" w:rsidP="00386C73">
      <w:pPr>
        <w:pStyle w:val="Bibliographie"/>
        <w:spacing w:after="120" w:line="480" w:lineRule="auto"/>
        <w:ind w:left="720" w:hanging="720"/>
        <w:jc w:val="both"/>
        <w:rPr>
          <w:rFonts w:ascii="Arial" w:hAnsi="Arial" w:cs="Arial"/>
          <w:lang w:val="en-US"/>
        </w:rPr>
      </w:pPr>
      <w:proofErr w:type="spellStart"/>
      <w:r w:rsidRPr="00386C73">
        <w:rPr>
          <w:rFonts w:ascii="Arial" w:eastAsiaTheme="minorHAnsi" w:hAnsi="Arial" w:cs="Arial"/>
          <w:sz w:val="22"/>
          <w:szCs w:val="22"/>
          <w:lang w:val="en-US" w:eastAsia="en-US"/>
        </w:rPr>
        <w:t>Sechet</w:t>
      </w:r>
      <w:proofErr w:type="spellEnd"/>
      <w:r w:rsidRPr="00386C73">
        <w:rPr>
          <w:rFonts w:ascii="Arial" w:eastAsiaTheme="minorHAnsi" w:hAnsi="Arial" w:cs="Arial"/>
          <w:sz w:val="22"/>
          <w:szCs w:val="22"/>
          <w:lang w:val="en-US" w:eastAsia="en-US"/>
        </w:rPr>
        <w:t xml:space="preserve"> J, Frey A, </w:t>
      </w:r>
      <w:proofErr w:type="spellStart"/>
      <w:r w:rsidRPr="00386C73">
        <w:rPr>
          <w:rFonts w:ascii="Arial" w:eastAsiaTheme="minorHAnsi" w:hAnsi="Arial" w:cs="Arial"/>
          <w:sz w:val="22"/>
          <w:szCs w:val="22"/>
          <w:lang w:val="en-US" w:eastAsia="en-US"/>
        </w:rPr>
        <w:t>Effroy-Cuzzi</w:t>
      </w:r>
      <w:proofErr w:type="spellEnd"/>
      <w:r w:rsidRPr="00386C73">
        <w:rPr>
          <w:rFonts w:ascii="Arial" w:eastAsiaTheme="minorHAnsi" w:hAnsi="Arial" w:cs="Arial"/>
          <w:sz w:val="22"/>
          <w:szCs w:val="22"/>
          <w:lang w:val="en-US" w:eastAsia="en-US"/>
        </w:rPr>
        <w:t xml:space="preserve"> D, Berger A, </w:t>
      </w:r>
      <w:proofErr w:type="spellStart"/>
      <w:r w:rsidRPr="00386C73">
        <w:rPr>
          <w:rFonts w:ascii="Arial" w:eastAsiaTheme="minorHAnsi" w:hAnsi="Arial" w:cs="Arial"/>
          <w:sz w:val="22"/>
          <w:szCs w:val="22"/>
          <w:lang w:val="en-US" w:eastAsia="en-US"/>
        </w:rPr>
        <w:t>Perreau</w:t>
      </w:r>
      <w:proofErr w:type="spellEnd"/>
      <w:r w:rsidRPr="00386C73">
        <w:rPr>
          <w:rFonts w:ascii="Arial" w:eastAsiaTheme="minorHAnsi" w:hAnsi="Arial" w:cs="Arial"/>
          <w:sz w:val="22"/>
          <w:szCs w:val="22"/>
          <w:lang w:val="en-US" w:eastAsia="en-US"/>
        </w:rPr>
        <w:t xml:space="preserve"> F, </w:t>
      </w:r>
      <w:proofErr w:type="spellStart"/>
      <w:r w:rsidRPr="00386C73">
        <w:rPr>
          <w:rFonts w:ascii="Arial" w:eastAsiaTheme="minorHAnsi" w:hAnsi="Arial" w:cs="Arial"/>
          <w:sz w:val="22"/>
          <w:szCs w:val="22"/>
          <w:lang w:val="en-US" w:eastAsia="en-US"/>
        </w:rPr>
        <w:t>Cueff</w:t>
      </w:r>
      <w:proofErr w:type="spellEnd"/>
      <w:r w:rsidRPr="00386C73">
        <w:rPr>
          <w:rFonts w:ascii="Arial" w:eastAsiaTheme="minorHAnsi" w:hAnsi="Arial" w:cs="Arial"/>
          <w:sz w:val="22"/>
          <w:szCs w:val="22"/>
          <w:lang w:val="en-US" w:eastAsia="en-US"/>
        </w:rPr>
        <w:t xml:space="preserve"> G, </w:t>
      </w:r>
      <w:proofErr w:type="spellStart"/>
      <w:r w:rsidRPr="00386C73">
        <w:rPr>
          <w:rFonts w:ascii="Arial" w:eastAsiaTheme="minorHAnsi" w:hAnsi="Arial" w:cs="Arial"/>
          <w:sz w:val="22"/>
          <w:szCs w:val="22"/>
          <w:lang w:val="en-US" w:eastAsia="en-US"/>
        </w:rPr>
        <w:t>Charif</w:t>
      </w:r>
      <w:proofErr w:type="spellEnd"/>
      <w:r w:rsidRPr="00386C73">
        <w:rPr>
          <w:rFonts w:ascii="Arial" w:eastAsiaTheme="minorHAnsi" w:hAnsi="Arial" w:cs="Arial"/>
          <w:sz w:val="22"/>
          <w:szCs w:val="22"/>
          <w:lang w:val="en-US" w:eastAsia="en-US"/>
        </w:rPr>
        <w:t xml:space="preserve"> D, </w:t>
      </w:r>
      <w:proofErr w:type="spellStart"/>
      <w:r w:rsidRPr="00386C73">
        <w:rPr>
          <w:rFonts w:ascii="Arial" w:eastAsiaTheme="minorHAnsi" w:hAnsi="Arial" w:cs="Arial"/>
          <w:sz w:val="22"/>
          <w:szCs w:val="22"/>
          <w:lang w:val="en-US" w:eastAsia="en-US"/>
        </w:rPr>
        <w:t>Rajjou</w:t>
      </w:r>
      <w:proofErr w:type="spellEnd"/>
      <w:r w:rsidRPr="00386C73">
        <w:rPr>
          <w:rFonts w:ascii="Arial" w:eastAsiaTheme="minorHAnsi" w:hAnsi="Arial" w:cs="Arial"/>
          <w:sz w:val="22"/>
          <w:szCs w:val="22"/>
          <w:lang w:val="en-US" w:eastAsia="en-US"/>
        </w:rPr>
        <w:t xml:space="preserve"> L, </w:t>
      </w:r>
      <w:proofErr w:type="spellStart"/>
      <w:r w:rsidRPr="00386C73">
        <w:rPr>
          <w:rFonts w:ascii="Arial" w:eastAsiaTheme="minorHAnsi" w:hAnsi="Arial" w:cs="Arial"/>
          <w:sz w:val="22"/>
          <w:szCs w:val="22"/>
          <w:lang w:val="en-US" w:eastAsia="en-US"/>
        </w:rPr>
        <w:t>Mouille</w:t>
      </w:r>
      <w:proofErr w:type="spellEnd"/>
      <w:r w:rsidRPr="00386C73">
        <w:rPr>
          <w:rFonts w:ascii="Arial" w:eastAsiaTheme="minorHAnsi" w:hAnsi="Arial" w:cs="Arial"/>
          <w:sz w:val="22"/>
          <w:szCs w:val="22"/>
          <w:lang w:val="en-US" w:eastAsia="en-US"/>
        </w:rPr>
        <w:t xml:space="preserve"> G, North HM, Marion-Poll A. 2016. Xyloglucan metabolism differentially</w:t>
      </w:r>
      <w:r>
        <w:rPr>
          <w:rFonts w:ascii="Arial" w:hAnsi="Arial" w:cs="Arial"/>
          <w:lang w:val="en-US"/>
        </w:rPr>
        <w:t xml:space="preserve"> impacts cell wall characteristics of the endosp</w:t>
      </w:r>
      <w:bookmarkStart w:id="0" w:name="_GoBack"/>
      <w:bookmarkEnd w:id="0"/>
      <w:r>
        <w:rPr>
          <w:rFonts w:ascii="Arial" w:hAnsi="Arial" w:cs="Arial"/>
          <w:lang w:val="en-US"/>
        </w:rPr>
        <w:t xml:space="preserve">erm and embryo during Arabidopsis seed germination. </w:t>
      </w:r>
      <w:r w:rsidRPr="0077299E">
        <w:rPr>
          <w:rFonts w:ascii="Arial" w:hAnsi="Arial" w:cs="Arial"/>
          <w:i/>
          <w:lang w:val="en-US"/>
        </w:rPr>
        <w:t xml:space="preserve">Plant </w:t>
      </w:r>
      <w:proofErr w:type="spellStart"/>
      <w:r w:rsidRPr="0077299E">
        <w:rPr>
          <w:rFonts w:ascii="Arial" w:hAnsi="Arial" w:cs="Arial"/>
          <w:i/>
          <w:lang w:val="en-US"/>
        </w:rPr>
        <w:t>Physiol</w:t>
      </w:r>
      <w:proofErr w:type="spellEnd"/>
      <w:r>
        <w:rPr>
          <w:rFonts w:ascii="Arial" w:hAnsi="Arial" w:cs="Arial"/>
          <w:lang w:val="en-US"/>
        </w:rPr>
        <w:t xml:space="preserve"> </w:t>
      </w:r>
      <w:r w:rsidRPr="0077299E">
        <w:rPr>
          <w:rFonts w:ascii="Arial" w:hAnsi="Arial" w:cs="Arial"/>
          <w:b/>
          <w:lang w:val="en-US"/>
        </w:rPr>
        <w:t>170</w:t>
      </w:r>
      <w:r>
        <w:rPr>
          <w:rFonts w:ascii="Arial" w:hAnsi="Arial" w:cs="Arial"/>
          <w:lang w:val="en-US"/>
        </w:rPr>
        <w:t>:1367</w:t>
      </w:r>
      <w:r w:rsidRPr="00B25333">
        <w:rPr>
          <w:rFonts w:ascii="Arial" w:hAnsi="Arial" w:cs="Arial"/>
          <w:lang w:val="en-US"/>
        </w:rPr>
        <w:t>–</w:t>
      </w:r>
      <w:r>
        <w:rPr>
          <w:rFonts w:ascii="Arial" w:hAnsi="Arial" w:cs="Arial"/>
          <w:lang w:val="en-US"/>
        </w:rPr>
        <w:t>1380. doi</w:t>
      </w:r>
      <w:r w:rsidRPr="0077299E">
        <w:rPr>
          <w:rFonts w:ascii="Arial" w:hAnsi="Arial" w:cs="Arial"/>
          <w:lang w:val="en-US"/>
        </w:rPr>
        <w:t>10.1104/pp.15.01312</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r w:rsidRPr="00386C73">
        <w:rPr>
          <w:rFonts w:ascii="Arial" w:eastAsiaTheme="minorHAnsi" w:hAnsi="Arial" w:cs="Arial"/>
          <w:sz w:val="22"/>
          <w:szCs w:val="22"/>
          <w:lang w:val="en-US" w:eastAsia="en-US"/>
        </w:rPr>
        <w:t xml:space="preserve">Verger S, Long Y, </w:t>
      </w:r>
      <w:proofErr w:type="spellStart"/>
      <w:r w:rsidRPr="00386C73">
        <w:rPr>
          <w:rFonts w:ascii="Arial" w:eastAsiaTheme="minorHAnsi" w:hAnsi="Arial" w:cs="Arial"/>
          <w:sz w:val="22"/>
          <w:szCs w:val="22"/>
          <w:lang w:val="en-US" w:eastAsia="en-US"/>
        </w:rPr>
        <w:t>Boudaoud</w:t>
      </w:r>
      <w:proofErr w:type="spellEnd"/>
      <w:r w:rsidRPr="00386C73">
        <w:rPr>
          <w:rFonts w:ascii="Arial" w:eastAsiaTheme="minorHAnsi" w:hAnsi="Arial" w:cs="Arial"/>
          <w:sz w:val="22"/>
          <w:szCs w:val="22"/>
          <w:lang w:val="en-US" w:eastAsia="en-US"/>
        </w:rPr>
        <w:t xml:space="preserve"> A, </w:t>
      </w:r>
      <w:proofErr w:type="spellStart"/>
      <w:r w:rsidRPr="00386C73">
        <w:rPr>
          <w:rFonts w:ascii="Arial" w:eastAsiaTheme="minorHAnsi" w:hAnsi="Arial" w:cs="Arial"/>
          <w:sz w:val="22"/>
          <w:szCs w:val="22"/>
          <w:lang w:val="en-US" w:eastAsia="en-US"/>
        </w:rPr>
        <w:t>Hamant</w:t>
      </w:r>
      <w:proofErr w:type="spellEnd"/>
      <w:r w:rsidRPr="00386C73">
        <w:rPr>
          <w:rFonts w:ascii="Arial" w:eastAsiaTheme="minorHAnsi" w:hAnsi="Arial" w:cs="Arial"/>
          <w:sz w:val="22"/>
          <w:szCs w:val="22"/>
          <w:lang w:val="en-US" w:eastAsia="en-US"/>
        </w:rPr>
        <w:t xml:space="preserve"> O. 2018. A tension-adhesion feedback loop in plant epidermis. </w:t>
      </w:r>
      <w:proofErr w:type="spellStart"/>
      <w:r w:rsidRPr="007C7525">
        <w:rPr>
          <w:rFonts w:ascii="Arial" w:eastAsiaTheme="minorHAnsi" w:hAnsi="Arial" w:cs="Arial"/>
          <w:i/>
          <w:sz w:val="22"/>
          <w:szCs w:val="22"/>
          <w:lang w:val="en-US" w:eastAsia="en-US"/>
        </w:rPr>
        <w:t>eLife</w:t>
      </w:r>
      <w:proofErr w:type="spellEnd"/>
      <w:r w:rsidRPr="00386C73">
        <w:rPr>
          <w:rFonts w:ascii="Arial" w:eastAsiaTheme="minorHAnsi" w:hAnsi="Arial" w:cs="Arial"/>
          <w:sz w:val="22"/>
          <w:szCs w:val="22"/>
          <w:lang w:val="en-US" w:eastAsia="en-US"/>
        </w:rPr>
        <w:t>. doi:10.7554/eLife.34460</w:t>
      </w:r>
    </w:p>
    <w:p w:rsidR="009B5099" w:rsidRPr="00386C73" w:rsidRDefault="009B5099" w:rsidP="00386C73">
      <w:pPr>
        <w:pStyle w:val="Bibliographie"/>
        <w:spacing w:after="120" w:line="480" w:lineRule="auto"/>
        <w:ind w:left="720" w:hanging="720"/>
        <w:jc w:val="both"/>
        <w:rPr>
          <w:rFonts w:ascii="Arial" w:eastAsiaTheme="minorHAnsi" w:hAnsi="Arial" w:cs="Arial"/>
          <w:sz w:val="22"/>
          <w:szCs w:val="22"/>
          <w:lang w:val="en-US" w:eastAsia="en-US"/>
        </w:rPr>
      </w:pPr>
      <w:r w:rsidRPr="00386C73">
        <w:rPr>
          <w:rFonts w:ascii="Arial" w:eastAsiaTheme="minorHAnsi" w:hAnsi="Arial" w:cs="Arial"/>
          <w:sz w:val="22"/>
          <w:szCs w:val="22"/>
          <w:lang w:val="en-US" w:eastAsia="en-US"/>
        </w:rPr>
        <w:t xml:space="preserve">Xiao C, Zhang T, Zheng Y, Cosgrove DJ, Anderson CT. 2016. Xyloglucan Deficiency Disrupts Microtubule Stability and Cellulose Biosynthesis in Arabidopsis, Altering Cell Growth and Morphogenesis. </w:t>
      </w:r>
      <w:r w:rsidRPr="007C7525">
        <w:rPr>
          <w:rFonts w:ascii="Arial" w:eastAsiaTheme="minorHAnsi" w:hAnsi="Arial" w:cs="Arial"/>
          <w:i/>
          <w:sz w:val="22"/>
          <w:szCs w:val="22"/>
          <w:lang w:val="en-US" w:eastAsia="en-US"/>
        </w:rPr>
        <w:t xml:space="preserve">Plant </w:t>
      </w:r>
      <w:proofErr w:type="spellStart"/>
      <w:r w:rsidRPr="007C7525">
        <w:rPr>
          <w:rFonts w:ascii="Arial" w:eastAsiaTheme="minorHAnsi" w:hAnsi="Arial" w:cs="Arial"/>
          <w:i/>
          <w:sz w:val="22"/>
          <w:szCs w:val="22"/>
          <w:lang w:val="en-US" w:eastAsia="en-US"/>
        </w:rPr>
        <w:t>Physiol</w:t>
      </w:r>
      <w:proofErr w:type="spellEnd"/>
      <w:r w:rsidRPr="00386C73">
        <w:rPr>
          <w:rFonts w:ascii="Arial" w:eastAsiaTheme="minorHAnsi" w:hAnsi="Arial" w:cs="Arial"/>
          <w:sz w:val="22"/>
          <w:szCs w:val="22"/>
          <w:lang w:val="en-US" w:eastAsia="en-US"/>
        </w:rPr>
        <w:t xml:space="preserve"> </w:t>
      </w:r>
      <w:r w:rsidRPr="007C7525">
        <w:rPr>
          <w:rFonts w:ascii="Arial" w:eastAsiaTheme="minorHAnsi" w:hAnsi="Arial" w:cs="Arial"/>
          <w:b/>
          <w:sz w:val="22"/>
          <w:szCs w:val="22"/>
          <w:lang w:val="en-US" w:eastAsia="en-US"/>
        </w:rPr>
        <w:t>170</w:t>
      </w:r>
      <w:r w:rsidRPr="00386C73">
        <w:rPr>
          <w:rFonts w:ascii="Arial" w:eastAsiaTheme="minorHAnsi" w:hAnsi="Arial" w:cs="Arial"/>
          <w:sz w:val="22"/>
          <w:szCs w:val="22"/>
          <w:lang w:val="en-US" w:eastAsia="en-US"/>
        </w:rPr>
        <w:t>:234–249. doi:10.1104/pp.15.01395</w:t>
      </w:r>
    </w:p>
    <w:p w:rsidR="00091EF1" w:rsidRPr="00386C73" w:rsidRDefault="00091EF1" w:rsidP="00386C73">
      <w:pPr>
        <w:pStyle w:val="Bibliographie"/>
        <w:spacing w:after="120" w:line="480" w:lineRule="auto"/>
        <w:ind w:left="720" w:hanging="720"/>
        <w:jc w:val="both"/>
        <w:rPr>
          <w:rFonts w:ascii="Arial" w:eastAsiaTheme="minorHAnsi" w:hAnsi="Arial" w:cs="Arial"/>
          <w:sz w:val="22"/>
          <w:szCs w:val="22"/>
          <w:lang w:val="en-US" w:eastAsia="en-US"/>
        </w:rPr>
      </w:pPr>
    </w:p>
    <w:sectPr w:rsidR="00091EF1" w:rsidRPr="00386C73" w:rsidSect="00AA0FE0">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F8D"/>
    <w:rsid w:val="00001907"/>
    <w:rsid w:val="0000198C"/>
    <w:rsid w:val="000035A2"/>
    <w:rsid w:val="000067CF"/>
    <w:rsid w:val="00010276"/>
    <w:rsid w:val="00011487"/>
    <w:rsid w:val="0001520D"/>
    <w:rsid w:val="00017FD9"/>
    <w:rsid w:val="0002245E"/>
    <w:rsid w:val="000319E1"/>
    <w:rsid w:val="00033EF8"/>
    <w:rsid w:val="0003512E"/>
    <w:rsid w:val="00037E41"/>
    <w:rsid w:val="00046870"/>
    <w:rsid w:val="000640DF"/>
    <w:rsid w:val="000644B7"/>
    <w:rsid w:val="0006656E"/>
    <w:rsid w:val="00071FB0"/>
    <w:rsid w:val="00082961"/>
    <w:rsid w:val="00084773"/>
    <w:rsid w:val="000868F8"/>
    <w:rsid w:val="0009129E"/>
    <w:rsid w:val="00091EF1"/>
    <w:rsid w:val="000949FF"/>
    <w:rsid w:val="00095BB6"/>
    <w:rsid w:val="00097646"/>
    <w:rsid w:val="000A1389"/>
    <w:rsid w:val="000A1781"/>
    <w:rsid w:val="000A37DC"/>
    <w:rsid w:val="000A3CC6"/>
    <w:rsid w:val="000A586C"/>
    <w:rsid w:val="000A7731"/>
    <w:rsid w:val="000B03B4"/>
    <w:rsid w:val="000B3F1F"/>
    <w:rsid w:val="000B54F4"/>
    <w:rsid w:val="000B6D08"/>
    <w:rsid w:val="000C0011"/>
    <w:rsid w:val="000C001B"/>
    <w:rsid w:val="000C06A3"/>
    <w:rsid w:val="000C0B13"/>
    <w:rsid w:val="000C664C"/>
    <w:rsid w:val="000D1E2A"/>
    <w:rsid w:val="000D6094"/>
    <w:rsid w:val="000E2D86"/>
    <w:rsid w:val="000E5480"/>
    <w:rsid w:val="000E6DDB"/>
    <w:rsid w:val="000F40B2"/>
    <w:rsid w:val="00104484"/>
    <w:rsid w:val="00105F1B"/>
    <w:rsid w:val="00110D8E"/>
    <w:rsid w:val="0011172C"/>
    <w:rsid w:val="00124719"/>
    <w:rsid w:val="00135C0D"/>
    <w:rsid w:val="0013647C"/>
    <w:rsid w:val="00140AC0"/>
    <w:rsid w:val="00140CE1"/>
    <w:rsid w:val="00141C41"/>
    <w:rsid w:val="0014295B"/>
    <w:rsid w:val="0014312B"/>
    <w:rsid w:val="00144FA9"/>
    <w:rsid w:val="00146630"/>
    <w:rsid w:val="0015212B"/>
    <w:rsid w:val="00155DB7"/>
    <w:rsid w:val="001566BC"/>
    <w:rsid w:val="001577CB"/>
    <w:rsid w:val="00166734"/>
    <w:rsid w:val="00171DF8"/>
    <w:rsid w:val="00173B54"/>
    <w:rsid w:val="0017596F"/>
    <w:rsid w:val="00176DD6"/>
    <w:rsid w:val="00177E06"/>
    <w:rsid w:val="00181CB5"/>
    <w:rsid w:val="00182F5A"/>
    <w:rsid w:val="00187DB3"/>
    <w:rsid w:val="00194DB0"/>
    <w:rsid w:val="001955E6"/>
    <w:rsid w:val="001A224B"/>
    <w:rsid w:val="001A2E05"/>
    <w:rsid w:val="001B2C2D"/>
    <w:rsid w:val="001B474E"/>
    <w:rsid w:val="001B6CAC"/>
    <w:rsid w:val="001C1AD4"/>
    <w:rsid w:val="001C451C"/>
    <w:rsid w:val="001C4BB9"/>
    <w:rsid w:val="001C705C"/>
    <w:rsid w:val="001D3CDE"/>
    <w:rsid w:val="001E3D3B"/>
    <w:rsid w:val="001E5957"/>
    <w:rsid w:val="001E65F5"/>
    <w:rsid w:val="001E6A0F"/>
    <w:rsid w:val="001E77AC"/>
    <w:rsid w:val="001F14AE"/>
    <w:rsid w:val="001F224D"/>
    <w:rsid w:val="001F7D91"/>
    <w:rsid w:val="002018AE"/>
    <w:rsid w:val="002020A4"/>
    <w:rsid w:val="00207938"/>
    <w:rsid w:val="00212785"/>
    <w:rsid w:val="002154F0"/>
    <w:rsid w:val="002158B4"/>
    <w:rsid w:val="00216734"/>
    <w:rsid w:val="002168E2"/>
    <w:rsid w:val="002170C2"/>
    <w:rsid w:val="002175BD"/>
    <w:rsid w:val="002254F1"/>
    <w:rsid w:val="002301FC"/>
    <w:rsid w:val="00232D7A"/>
    <w:rsid w:val="0023419D"/>
    <w:rsid w:val="00237720"/>
    <w:rsid w:val="0024597D"/>
    <w:rsid w:val="00247DFA"/>
    <w:rsid w:val="00252ABF"/>
    <w:rsid w:val="002538F2"/>
    <w:rsid w:val="00253B23"/>
    <w:rsid w:val="00257087"/>
    <w:rsid w:val="002577B0"/>
    <w:rsid w:val="00257E32"/>
    <w:rsid w:val="002606AC"/>
    <w:rsid w:val="00261AA0"/>
    <w:rsid w:val="00263D5E"/>
    <w:rsid w:val="0026702F"/>
    <w:rsid w:val="00272660"/>
    <w:rsid w:val="002770D9"/>
    <w:rsid w:val="002805AD"/>
    <w:rsid w:val="00280D8D"/>
    <w:rsid w:val="00283BDD"/>
    <w:rsid w:val="0028525B"/>
    <w:rsid w:val="00287A72"/>
    <w:rsid w:val="002900D4"/>
    <w:rsid w:val="00292ECA"/>
    <w:rsid w:val="00293396"/>
    <w:rsid w:val="00293DCD"/>
    <w:rsid w:val="00297B87"/>
    <w:rsid w:val="002A5D9C"/>
    <w:rsid w:val="002A6AFF"/>
    <w:rsid w:val="002A6F91"/>
    <w:rsid w:val="002B00A4"/>
    <w:rsid w:val="002B1B1B"/>
    <w:rsid w:val="002B2D1A"/>
    <w:rsid w:val="002B2E6B"/>
    <w:rsid w:val="002B69A1"/>
    <w:rsid w:val="002B724A"/>
    <w:rsid w:val="002C131A"/>
    <w:rsid w:val="002C466B"/>
    <w:rsid w:val="002C528D"/>
    <w:rsid w:val="002D5FDE"/>
    <w:rsid w:val="002E044F"/>
    <w:rsid w:val="002E0B1B"/>
    <w:rsid w:val="002E1609"/>
    <w:rsid w:val="002F4414"/>
    <w:rsid w:val="00302FFA"/>
    <w:rsid w:val="00303804"/>
    <w:rsid w:val="00306ADA"/>
    <w:rsid w:val="00310FB1"/>
    <w:rsid w:val="00313BEE"/>
    <w:rsid w:val="003226A4"/>
    <w:rsid w:val="00322F62"/>
    <w:rsid w:val="00333803"/>
    <w:rsid w:val="00333C51"/>
    <w:rsid w:val="00333FB6"/>
    <w:rsid w:val="00340D95"/>
    <w:rsid w:val="0034376A"/>
    <w:rsid w:val="00343AFC"/>
    <w:rsid w:val="00344600"/>
    <w:rsid w:val="00344869"/>
    <w:rsid w:val="00347824"/>
    <w:rsid w:val="0035121A"/>
    <w:rsid w:val="00356EBD"/>
    <w:rsid w:val="00365064"/>
    <w:rsid w:val="00370925"/>
    <w:rsid w:val="0037106D"/>
    <w:rsid w:val="00373B72"/>
    <w:rsid w:val="00374F9A"/>
    <w:rsid w:val="00377E4D"/>
    <w:rsid w:val="00383E31"/>
    <w:rsid w:val="00383FC8"/>
    <w:rsid w:val="003863B1"/>
    <w:rsid w:val="00386C73"/>
    <w:rsid w:val="00395F52"/>
    <w:rsid w:val="003A2F7F"/>
    <w:rsid w:val="003A46A1"/>
    <w:rsid w:val="003A53F7"/>
    <w:rsid w:val="003B3CF6"/>
    <w:rsid w:val="003B60A1"/>
    <w:rsid w:val="003C2B1D"/>
    <w:rsid w:val="003C5FA3"/>
    <w:rsid w:val="003C70FC"/>
    <w:rsid w:val="003D2822"/>
    <w:rsid w:val="003E1BE8"/>
    <w:rsid w:val="003E369F"/>
    <w:rsid w:val="003E7495"/>
    <w:rsid w:val="003E7B1A"/>
    <w:rsid w:val="003E7B69"/>
    <w:rsid w:val="003F511D"/>
    <w:rsid w:val="003F68F2"/>
    <w:rsid w:val="003F7747"/>
    <w:rsid w:val="00401B96"/>
    <w:rsid w:val="00403D6C"/>
    <w:rsid w:val="0040437A"/>
    <w:rsid w:val="004057E1"/>
    <w:rsid w:val="00405A03"/>
    <w:rsid w:val="0041292B"/>
    <w:rsid w:val="00414A75"/>
    <w:rsid w:val="00420C9F"/>
    <w:rsid w:val="0042218A"/>
    <w:rsid w:val="00422E25"/>
    <w:rsid w:val="00423ADF"/>
    <w:rsid w:val="0042695B"/>
    <w:rsid w:val="00426DF0"/>
    <w:rsid w:val="00436F23"/>
    <w:rsid w:val="0044618D"/>
    <w:rsid w:val="00447A9C"/>
    <w:rsid w:val="00455789"/>
    <w:rsid w:val="00457671"/>
    <w:rsid w:val="0046496B"/>
    <w:rsid w:val="0046617D"/>
    <w:rsid w:val="0047139E"/>
    <w:rsid w:val="004718E1"/>
    <w:rsid w:val="0047313E"/>
    <w:rsid w:val="004777B1"/>
    <w:rsid w:val="0048010E"/>
    <w:rsid w:val="004839EB"/>
    <w:rsid w:val="00484B42"/>
    <w:rsid w:val="004875B7"/>
    <w:rsid w:val="004924C7"/>
    <w:rsid w:val="00494FC6"/>
    <w:rsid w:val="00496832"/>
    <w:rsid w:val="004A2243"/>
    <w:rsid w:val="004A2A84"/>
    <w:rsid w:val="004A2FEC"/>
    <w:rsid w:val="004A65A4"/>
    <w:rsid w:val="004B02C3"/>
    <w:rsid w:val="004B0852"/>
    <w:rsid w:val="004B0AC1"/>
    <w:rsid w:val="004B12E0"/>
    <w:rsid w:val="004B1D97"/>
    <w:rsid w:val="004B25EB"/>
    <w:rsid w:val="004B4162"/>
    <w:rsid w:val="004B4D84"/>
    <w:rsid w:val="004B5BDC"/>
    <w:rsid w:val="004B7EFD"/>
    <w:rsid w:val="004C1524"/>
    <w:rsid w:val="004C2231"/>
    <w:rsid w:val="004C38B9"/>
    <w:rsid w:val="004C72A2"/>
    <w:rsid w:val="004D3DB1"/>
    <w:rsid w:val="004D5A9D"/>
    <w:rsid w:val="004D78A2"/>
    <w:rsid w:val="004E25EA"/>
    <w:rsid w:val="004E3A51"/>
    <w:rsid w:val="004F290D"/>
    <w:rsid w:val="004F359A"/>
    <w:rsid w:val="004F4D56"/>
    <w:rsid w:val="004F6781"/>
    <w:rsid w:val="00501F4B"/>
    <w:rsid w:val="00502911"/>
    <w:rsid w:val="00503184"/>
    <w:rsid w:val="00505676"/>
    <w:rsid w:val="00505DA9"/>
    <w:rsid w:val="00506696"/>
    <w:rsid w:val="005161A0"/>
    <w:rsid w:val="00516AA1"/>
    <w:rsid w:val="00520533"/>
    <w:rsid w:val="00521233"/>
    <w:rsid w:val="00521E3B"/>
    <w:rsid w:val="00527974"/>
    <w:rsid w:val="00530123"/>
    <w:rsid w:val="0053256C"/>
    <w:rsid w:val="00534884"/>
    <w:rsid w:val="005377DD"/>
    <w:rsid w:val="005422CF"/>
    <w:rsid w:val="00546C13"/>
    <w:rsid w:val="00547A9A"/>
    <w:rsid w:val="00547F57"/>
    <w:rsid w:val="0055149F"/>
    <w:rsid w:val="0056582C"/>
    <w:rsid w:val="0057239C"/>
    <w:rsid w:val="00577BDE"/>
    <w:rsid w:val="00580081"/>
    <w:rsid w:val="00582EDE"/>
    <w:rsid w:val="00584403"/>
    <w:rsid w:val="00590091"/>
    <w:rsid w:val="00592AA0"/>
    <w:rsid w:val="00592EED"/>
    <w:rsid w:val="00593BA0"/>
    <w:rsid w:val="005A0701"/>
    <w:rsid w:val="005A0BC9"/>
    <w:rsid w:val="005A6E6A"/>
    <w:rsid w:val="005B2676"/>
    <w:rsid w:val="005B5983"/>
    <w:rsid w:val="005B5EBF"/>
    <w:rsid w:val="005C007E"/>
    <w:rsid w:val="005C4CC3"/>
    <w:rsid w:val="005C6AB1"/>
    <w:rsid w:val="005C78DF"/>
    <w:rsid w:val="005D51A1"/>
    <w:rsid w:val="005E1895"/>
    <w:rsid w:val="005E5771"/>
    <w:rsid w:val="005E7B33"/>
    <w:rsid w:val="005F023E"/>
    <w:rsid w:val="005F3C7E"/>
    <w:rsid w:val="005F4C3E"/>
    <w:rsid w:val="005F6F1E"/>
    <w:rsid w:val="00605FA5"/>
    <w:rsid w:val="00606A0B"/>
    <w:rsid w:val="00611396"/>
    <w:rsid w:val="00611957"/>
    <w:rsid w:val="00612AC8"/>
    <w:rsid w:val="00615A80"/>
    <w:rsid w:val="006208E2"/>
    <w:rsid w:val="00625F97"/>
    <w:rsid w:val="00627519"/>
    <w:rsid w:val="006308A0"/>
    <w:rsid w:val="00633397"/>
    <w:rsid w:val="00634556"/>
    <w:rsid w:val="0064324B"/>
    <w:rsid w:val="00643783"/>
    <w:rsid w:val="00645421"/>
    <w:rsid w:val="00656B15"/>
    <w:rsid w:val="00656E65"/>
    <w:rsid w:val="0065726B"/>
    <w:rsid w:val="00664D11"/>
    <w:rsid w:val="00665C94"/>
    <w:rsid w:val="00665D9A"/>
    <w:rsid w:val="0066698E"/>
    <w:rsid w:val="00672909"/>
    <w:rsid w:val="006745B8"/>
    <w:rsid w:val="00674F29"/>
    <w:rsid w:val="00675E93"/>
    <w:rsid w:val="00677713"/>
    <w:rsid w:val="00677FBF"/>
    <w:rsid w:val="00680AA4"/>
    <w:rsid w:val="006814ED"/>
    <w:rsid w:val="00681A5B"/>
    <w:rsid w:val="00683101"/>
    <w:rsid w:val="00684C82"/>
    <w:rsid w:val="006854BD"/>
    <w:rsid w:val="006902AA"/>
    <w:rsid w:val="00692FD4"/>
    <w:rsid w:val="006A092D"/>
    <w:rsid w:val="006A3D71"/>
    <w:rsid w:val="006A3E0D"/>
    <w:rsid w:val="006A5197"/>
    <w:rsid w:val="006A67A7"/>
    <w:rsid w:val="006B03CF"/>
    <w:rsid w:val="006B482B"/>
    <w:rsid w:val="006B518B"/>
    <w:rsid w:val="006B5468"/>
    <w:rsid w:val="006B5F60"/>
    <w:rsid w:val="006C036B"/>
    <w:rsid w:val="006C54DE"/>
    <w:rsid w:val="006C6A13"/>
    <w:rsid w:val="006C7627"/>
    <w:rsid w:val="006D08FE"/>
    <w:rsid w:val="006E4AA3"/>
    <w:rsid w:val="006F0E63"/>
    <w:rsid w:val="006F1913"/>
    <w:rsid w:val="006F1CF8"/>
    <w:rsid w:val="006F4523"/>
    <w:rsid w:val="006F5281"/>
    <w:rsid w:val="007039B6"/>
    <w:rsid w:val="00716BC2"/>
    <w:rsid w:val="007170D8"/>
    <w:rsid w:val="00721193"/>
    <w:rsid w:val="0072136A"/>
    <w:rsid w:val="007223E2"/>
    <w:rsid w:val="00722877"/>
    <w:rsid w:val="00726370"/>
    <w:rsid w:val="00726834"/>
    <w:rsid w:val="0073509C"/>
    <w:rsid w:val="00745D90"/>
    <w:rsid w:val="00747387"/>
    <w:rsid w:val="00747FFA"/>
    <w:rsid w:val="00755599"/>
    <w:rsid w:val="007560B9"/>
    <w:rsid w:val="00761456"/>
    <w:rsid w:val="00764F4F"/>
    <w:rsid w:val="007658F4"/>
    <w:rsid w:val="00766E6D"/>
    <w:rsid w:val="0077588A"/>
    <w:rsid w:val="00782943"/>
    <w:rsid w:val="00787E25"/>
    <w:rsid w:val="00794023"/>
    <w:rsid w:val="00795C1C"/>
    <w:rsid w:val="00795E65"/>
    <w:rsid w:val="007A024E"/>
    <w:rsid w:val="007A1677"/>
    <w:rsid w:val="007A3B53"/>
    <w:rsid w:val="007B67BF"/>
    <w:rsid w:val="007B783D"/>
    <w:rsid w:val="007C0B28"/>
    <w:rsid w:val="007C3793"/>
    <w:rsid w:val="007C72C6"/>
    <w:rsid w:val="007C7525"/>
    <w:rsid w:val="007D0BBB"/>
    <w:rsid w:val="007D2941"/>
    <w:rsid w:val="007D35D5"/>
    <w:rsid w:val="007D7643"/>
    <w:rsid w:val="007D7EE1"/>
    <w:rsid w:val="007E23C5"/>
    <w:rsid w:val="007E2C2C"/>
    <w:rsid w:val="007E3920"/>
    <w:rsid w:val="007F0AAC"/>
    <w:rsid w:val="007F0E8E"/>
    <w:rsid w:val="007F278E"/>
    <w:rsid w:val="007F4D27"/>
    <w:rsid w:val="007F558D"/>
    <w:rsid w:val="00801D3C"/>
    <w:rsid w:val="00802298"/>
    <w:rsid w:val="00803D0A"/>
    <w:rsid w:val="00804BF7"/>
    <w:rsid w:val="0080690B"/>
    <w:rsid w:val="00807C68"/>
    <w:rsid w:val="00807D4C"/>
    <w:rsid w:val="008109A7"/>
    <w:rsid w:val="00815F62"/>
    <w:rsid w:val="008169CF"/>
    <w:rsid w:val="00817991"/>
    <w:rsid w:val="00820145"/>
    <w:rsid w:val="00822A12"/>
    <w:rsid w:val="008255FB"/>
    <w:rsid w:val="00826540"/>
    <w:rsid w:val="008269D1"/>
    <w:rsid w:val="00840734"/>
    <w:rsid w:val="008421AF"/>
    <w:rsid w:val="00843592"/>
    <w:rsid w:val="00850794"/>
    <w:rsid w:val="00852FEF"/>
    <w:rsid w:val="00865DAA"/>
    <w:rsid w:val="0086640F"/>
    <w:rsid w:val="008666AB"/>
    <w:rsid w:val="00867841"/>
    <w:rsid w:val="00871746"/>
    <w:rsid w:val="00873D6B"/>
    <w:rsid w:val="00873E88"/>
    <w:rsid w:val="0087589D"/>
    <w:rsid w:val="00876F59"/>
    <w:rsid w:val="008801FD"/>
    <w:rsid w:val="00885517"/>
    <w:rsid w:val="00886BA3"/>
    <w:rsid w:val="00890F1B"/>
    <w:rsid w:val="0089209F"/>
    <w:rsid w:val="00892800"/>
    <w:rsid w:val="008950DD"/>
    <w:rsid w:val="008965B8"/>
    <w:rsid w:val="008A1310"/>
    <w:rsid w:val="008A1F33"/>
    <w:rsid w:val="008A2FB8"/>
    <w:rsid w:val="008A33A3"/>
    <w:rsid w:val="008A6911"/>
    <w:rsid w:val="008A738C"/>
    <w:rsid w:val="008A7593"/>
    <w:rsid w:val="008B07E5"/>
    <w:rsid w:val="008B15F8"/>
    <w:rsid w:val="008B30A7"/>
    <w:rsid w:val="008B3839"/>
    <w:rsid w:val="008B3C2E"/>
    <w:rsid w:val="008B4234"/>
    <w:rsid w:val="008B4C90"/>
    <w:rsid w:val="008B7AFF"/>
    <w:rsid w:val="008C3E73"/>
    <w:rsid w:val="008C5E8C"/>
    <w:rsid w:val="008C5EA0"/>
    <w:rsid w:val="008E0948"/>
    <w:rsid w:val="008E1067"/>
    <w:rsid w:val="008E18EE"/>
    <w:rsid w:val="008E352F"/>
    <w:rsid w:val="008E48FB"/>
    <w:rsid w:val="008F3195"/>
    <w:rsid w:val="008F3BED"/>
    <w:rsid w:val="008F711C"/>
    <w:rsid w:val="008F7214"/>
    <w:rsid w:val="008F75FA"/>
    <w:rsid w:val="008F7B5D"/>
    <w:rsid w:val="009005FF"/>
    <w:rsid w:val="00907D26"/>
    <w:rsid w:val="00910822"/>
    <w:rsid w:val="00911DEA"/>
    <w:rsid w:val="0092311A"/>
    <w:rsid w:val="009257A7"/>
    <w:rsid w:val="00927587"/>
    <w:rsid w:val="009324E6"/>
    <w:rsid w:val="00935D40"/>
    <w:rsid w:val="00936D7D"/>
    <w:rsid w:val="00940A64"/>
    <w:rsid w:val="009432DF"/>
    <w:rsid w:val="009540C6"/>
    <w:rsid w:val="00960BD4"/>
    <w:rsid w:val="009626FD"/>
    <w:rsid w:val="00964DA6"/>
    <w:rsid w:val="00964F1E"/>
    <w:rsid w:val="00966F13"/>
    <w:rsid w:val="00970D58"/>
    <w:rsid w:val="00970FEA"/>
    <w:rsid w:val="00974109"/>
    <w:rsid w:val="00976D4B"/>
    <w:rsid w:val="0098219D"/>
    <w:rsid w:val="00985B8B"/>
    <w:rsid w:val="00985F36"/>
    <w:rsid w:val="009871F5"/>
    <w:rsid w:val="00991A2B"/>
    <w:rsid w:val="00991C8F"/>
    <w:rsid w:val="00994828"/>
    <w:rsid w:val="00994A59"/>
    <w:rsid w:val="00994EE4"/>
    <w:rsid w:val="0099548D"/>
    <w:rsid w:val="00997492"/>
    <w:rsid w:val="00997A52"/>
    <w:rsid w:val="009A70B2"/>
    <w:rsid w:val="009B2F4E"/>
    <w:rsid w:val="009B3B46"/>
    <w:rsid w:val="009B3D5D"/>
    <w:rsid w:val="009B5099"/>
    <w:rsid w:val="009B7F74"/>
    <w:rsid w:val="009C06DB"/>
    <w:rsid w:val="009C53A4"/>
    <w:rsid w:val="009C5EAF"/>
    <w:rsid w:val="009C7F61"/>
    <w:rsid w:val="009D0401"/>
    <w:rsid w:val="009D237C"/>
    <w:rsid w:val="009D2382"/>
    <w:rsid w:val="009D370D"/>
    <w:rsid w:val="009D4361"/>
    <w:rsid w:val="009D7712"/>
    <w:rsid w:val="009E326B"/>
    <w:rsid w:val="009E4964"/>
    <w:rsid w:val="009E4F81"/>
    <w:rsid w:val="009E5B53"/>
    <w:rsid w:val="009E6372"/>
    <w:rsid w:val="009F5AC1"/>
    <w:rsid w:val="009F5F61"/>
    <w:rsid w:val="009F7629"/>
    <w:rsid w:val="00A009EE"/>
    <w:rsid w:val="00A0132B"/>
    <w:rsid w:val="00A04C4A"/>
    <w:rsid w:val="00A059E0"/>
    <w:rsid w:val="00A05F13"/>
    <w:rsid w:val="00A06029"/>
    <w:rsid w:val="00A077E1"/>
    <w:rsid w:val="00A124FC"/>
    <w:rsid w:val="00A132CC"/>
    <w:rsid w:val="00A13C63"/>
    <w:rsid w:val="00A1420E"/>
    <w:rsid w:val="00A15AAF"/>
    <w:rsid w:val="00A1623F"/>
    <w:rsid w:val="00A176B9"/>
    <w:rsid w:val="00A178EC"/>
    <w:rsid w:val="00A232D3"/>
    <w:rsid w:val="00A24374"/>
    <w:rsid w:val="00A24D5E"/>
    <w:rsid w:val="00A26FE7"/>
    <w:rsid w:val="00A35892"/>
    <w:rsid w:val="00A35DB0"/>
    <w:rsid w:val="00A366BA"/>
    <w:rsid w:val="00A4412E"/>
    <w:rsid w:val="00A450CD"/>
    <w:rsid w:val="00A45F58"/>
    <w:rsid w:val="00A5416E"/>
    <w:rsid w:val="00A541A7"/>
    <w:rsid w:val="00A56764"/>
    <w:rsid w:val="00A6436F"/>
    <w:rsid w:val="00A704DB"/>
    <w:rsid w:val="00A75607"/>
    <w:rsid w:val="00A758C2"/>
    <w:rsid w:val="00A75BCC"/>
    <w:rsid w:val="00A76317"/>
    <w:rsid w:val="00A80199"/>
    <w:rsid w:val="00A801CC"/>
    <w:rsid w:val="00A85115"/>
    <w:rsid w:val="00A909B3"/>
    <w:rsid w:val="00A91372"/>
    <w:rsid w:val="00A91924"/>
    <w:rsid w:val="00A939BC"/>
    <w:rsid w:val="00A94391"/>
    <w:rsid w:val="00A9542F"/>
    <w:rsid w:val="00A95FA7"/>
    <w:rsid w:val="00A96263"/>
    <w:rsid w:val="00AA0FE0"/>
    <w:rsid w:val="00AA1A43"/>
    <w:rsid w:val="00AA4306"/>
    <w:rsid w:val="00AB5189"/>
    <w:rsid w:val="00AC2603"/>
    <w:rsid w:val="00AC35B6"/>
    <w:rsid w:val="00AC3AB6"/>
    <w:rsid w:val="00AC4246"/>
    <w:rsid w:val="00AC7EF7"/>
    <w:rsid w:val="00AD20A5"/>
    <w:rsid w:val="00AD3995"/>
    <w:rsid w:val="00AD75A9"/>
    <w:rsid w:val="00AE1E57"/>
    <w:rsid w:val="00AE32F3"/>
    <w:rsid w:val="00AE488F"/>
    <w:rsid w:val="00AE48D4"/>
    <w:rsid w:val="00AE5D55"/>
    <w:rsid w:val="00AE6253"/>
    <w:rsid w:val="00AF2E07"/>
    <w:rsid w:val="00AF5F9C"/>
    <w:rsid w:val="00AF5FF6"/>
    <w:rsid w:val="00AF7C10"/>
    <w:rsid w:val="00B00894"/>
    <w:rsid w:val="00B078C0"/>
    <w:rsid w:val="00B10FC3"/>
    <w:rsid w:val="00B11FCC"/>
    <w:rsid w:val="00B124E4"/>
    <w:rsid w:val="00B15B7E"/>
    <w:rsid w:val="00B244D7"/>
    <w:rsid w:val="00B25207"/>
    <w:rsid w:val="00B25CBC"/>
    <w:rsid w:val="00B267BF"/>
    <w:rsid w:val="00B26E25"/>
    <w:rsid w:val="00B304D1"/>
    <w:rsid w:val="00B31CCF"/>
    <w:rsid w:val="00B42F49"/>
    <w:rsid w:val="00B44B19"/>
    <w:rsid w:val="00B457C5"/>
    <w:rsid w:val="00B46DCB"/>
    <w:rsid w:val="00B57175"/>
    <w:rsid w:val="00B576ED"/>
    <w:rsid w:val="00B70A7C"/>
    <w:rsid w:val="00B7141E"/>
    <w:rsid w:val="00B745DF"/>
    <w:rsid w:val="00B8328E"/>
    <w:rsid w:val="00B837D1"/>
    <w:rsid w:val="00B858E9"/>
    <w:rsid w:val="00B93AC6"/>
    <w:rsid w:val="00B94669"/>
    <w:rsid w:val="00B96ECC"/>
    <w:rsid w:val="00B978F3"/>
    <w:rsid w:val="00B97A53"/>
    <w:rsid w:val="00BA0E41"/>
    <w:rsid w:val="00BB06A8"/>
    <w:rsid w:val="00BB0C47"/>
    <w:rsid w:val="00BB311A"/>
    <w:rsid w:val="00BB5110"/>
    <w:rsid w:val="00BB5BCF"/>
    <w:rsid w:val="00BC04D4"/>
    <w:rsid w:val="00BC136D"/>
    <w:rsid w:val="00BC354B"/>
    <w:rsid w:val="00BC41F0"/>
    <w:rsid w:val="00BD0D81"/>
    <w:rsid w:val="00BD2466"/>
    <w:rsid w:val="00BD29A8"/>
    <w:rsid w:val="00BD32C2"/>
    <w:rsid w:val="00BE4791"/>
    <w:rsid w:val="00BE6416"/>
    <w:rsid w:val="00BE7A3D"/>
    <w:rsid w:val="00BF0E45"/>
    <w:rsid w:val="00BF25D6"/>
    <w:rsid w:val="00C010D8"/>
    <w:rsid w:val="00C05271"/>
    <w:rsid w:val="00C061BB"/>
    <w:rsid w:val="00C2337E"/>
    <w:rsid w:val="00C30303"/>
    <w:rsid w:val="00C352BC"/>
    <w:rsid w:val="00C35BD3"/>
    <w:rsid w:val="00C42B17"/>
    <w:rsid w:val="00C47309"/>
    <w:rsid w:val="00C5028F"/>
    <w:rsid w:val="00C53596"/>
    <w:rsid w:val="00C53830"/>
    <w:rsid w:val="00C649E9"/>
    <w:rsid w:val="00C66EBC"/>
    <w:rsid w:val="00C67145"/>
    <w:rsid w:val="00C67CF9"/>
    <w:rsid w:val="00C7028C"/>
    <w:rsid w:val="00C762C8"/>
    <w:rsid w:val="00C77027"/>
    <w:rsid w:val="00C82B38"/>
    <w:rsid w:val="00C84194"/>
    <w:rsid w:val="00C911A3"/>
    <w:rsid w:val="00C91AE4"/>
    <w:rsid w:val="00C94CD2"/>
    <w:rsid w:val="00C96652"/>
    <w:rsid w:val="00CA264B"/>
    <w:rsid w:val="00CA38D3"/>
    <w:rsid w:val="00CB10E0"/>
    <w:rsid w:val="00CB5AD9"/>
    <w:rsid w:val="00CB7286"/>
    <w:rsid w:val="00CC4ADB"/>
    <w:rsid w:val="00CD02E7"/>
    <w:rsid w:val="00CD5105"/>
    <w:rsid w:val="00CE01F9"/>
    <w:rsid w:val="00CE4049"/>
    <w:rsid w:val="00CE53B1"/>
    <w:rsid w:val="00CF174E"/>
    <w:rsid w:val="00CF28F9"/>
    <w:rsid w:val="00CF32CB"/>
    <w:rsid w:val="00CF3DF7"/>
    <w:rsid w:val="00CF615D"/>
    <w:rsid w:val="00CF7CFC"/>
    <w:rsid w:val="00D0300C"/>
    <w:rsid w:val="00D04334"/>
    <w:rsid w:val="00D079A4"/>
    <w:rsid w:val="00D14A72"/>
    <w:rsid w:val="00D164EA"/>
    <w:rsid w:val="00D1672C"/>
    <w:rsid w:val="00D30172"/>
    <w:rsid w:val="00D33D32"/>
    <w:rsid w:val="00D369CD"/>
    <w:rsid w:val="00D415B7"/>
    <w:rsid w:val="00D4206B"/>
    <w:rsid w:val="00D45CA9"/>
    <w:rsid w:val="00D52EBB"/>
    <w:rsid w:val="00D563D1"/>
    <w:rsid w:val="00D60E8F"/>
    <w:rsid w:val="00D66C7D"/>
    <w:rsid w:val="00D716D2"/>
    <w:rsid w:val="00D728DE"/>
    <w:rsid w:val="00D76734"/>
    <w:rsid w:val="00D80AFF"/>
    <w:rsid w:val="00D82A7A"/>
    <w:rsid w:val="00D84A0F"/>
    <w:rsid w:val="00D84D1E"/>
    <w:rsid w:val="00D86E65"/>
    <w:rsid w:val="00D93511"/>
    <w:rsid w:val="00DA2391"/>
    <w:rsid w:val="00DA257F"/>
    <w:rsid w:val="00DA352D"/>
    <w:rsid w:val="00DA3BBE"/>
    <w:rsid w:val="00DA5402"/>
    <w:rsid w:val="00DB0198"/>
    <w:rsid w:val="00DD28B2"/>
    <w:rsid w:val="00DD2B43"/>
    <w:rsid w:val="00DD3560"/>
    <w:rsid w:val="00DD3F8D"/>
    <w:rsid w:val="00DD4B69"/>
    <w:rsid w:val="00DE0C31"/>
    <w:rsid w:val="00DE0FB9"/>
    <w:rsid w:val="00DE61A2"/>
    <w:rsid w:val="00DF15DF"/>
    <w:rsid w:val="00DF1672"/>
    <w:rsid w:val="00DF32E5"/>
    <w:rsid w:val="00DF6605"/>
    <w:rsid w:val="00DF674A"/>
    <w:rsid w:val="00E04EE4"/>
    <w:rsid w:val="00E12B21"/>
    <w:rsid w:val="00E14B62"/>
    <w:rsid w:val="00E2280B"/>
    <w:rsid w:val="00E2377D"/>
    <w:rsid w:val="00E26FB8"/>
    <w:rsid w:val="00E32F52"/>
    <w:rsid w:val="00E41300"/>
    <w:rsid w:val="00E435C3"/>
    <w:rsid w:val="00E4666E"/>
    <w:rsid w:val="00E510E8"/>
    <w:rsid w:val="00E52CCB"/>
    <w:rsid w:val="00E52EB0"/>
    <w:rsid w:val="00E542EE"/>
    <w:rsid w:val="00E54433"/>
    <w:rsid w:val="00E60C2B"/>
    <w:rsid w:val="00E66076"/>
    <w:rsid w:val="00E66FCD"/>
    <w:rsid w:val="00E73E0E"/>
    <w:rsid w:val="00E834AF"/>
    <w:rsid w:val="00E9522A"/>
    <w:rsid w:val="00EB3A37"/>
    <w:rsid w:val="00EB73A2"/>
    <w:rsid w:val="00EB7498"/>
    <w:rsid w:val="00EB754E"/>
    <w:rsid w:val="00EC3403"/>
    <w:rsid w:val="00EC3660"/>
    <w:rsid w:val="00EC3866"/>
    <w:rsid w:val="00EC63F4"/>
    <w:rsid w:val="00EC779B"/>
    <w:rsid w:val="00ED1D53"/>
    <w:rsid w:val="00ED4CF1"/>
    <w:rsid w:val="00EE4005"/>
    <w:rsid w:val="00EE791F"/>
    <w:rsid w:val="00EF7EED"/>
    <w:rsid w:val="00F12402"/>
    <w:rsid w:val="00F17DDC"/>
    <w:rsid w:val="00F20884"/>
    <w:rsid w:val="00F20CD4"/>
    <w:rsid w:val="00F24D03"/>
    <w:rsid w:val="00F25659"/>
    <w:rsid w:val="00F266DE"/>
    <w:rsid w:val="00F34357"/>
    <w:rsid w:val="00F3583A"/>
    <w:rsid w:val="00F369B1"/>
    <w:rsid w:val="00F369EC"/>
    <w:rsid w:val="00F370DE"/>
    <w:rsid w:val="00F40058"/>
    <w:rsid w:val="00F41845"/>
    <w:rsid w:val="00F42679"/>
    <w:rsid w:val="00F44A07"/>
    <w:rsid w:val="00F44BB0"/>
    <w:rsid w:val="00F4518E"/>
    <w:rsid w:val="00F5047A"/>
    <w:rsid w:val="00F574CF"/>
    <w:rsid w:val="00F57B8A"/>
    <w:rsid w:val="00F6107F"/>
    <w:rsid w:val="00F63197"/>
    <w:rsid w:val="00F65648"/>
    <w:rsid w:val="00F75D68"/>
    <w:rsid w:val="00F83539"/>
    <w:rsid w:val="00F8490A"/>
    <w:rsid w:val="00F87BAF"/>
    <w:rsid w:val="00F91128"/>
    <w:rsid w:val="00F91F1C"/>
    <w:rsid w:val="00F95665"/>
    <w:rsid w:val="00FA1EF5"/>
    <w:rsid w:val="00FA2D54"/>
    <w:rsid w:val="00FA3E6A"/>
    <w:rsid w:val="00FA7788"/>
    <w:rsid w:val="00FB7B4A"/>
    <w:rsid w:val="00FC21A3"/>
    <w:rsid w:val="00FC478F"/>
    <w:rsid w:val="00FC48E5"/>
    <w:rsid w:val="00FC7D88"/>
    <w:rsid w:val="00FD22F6"/>
    <w:rsid w:val="00FD2453"/>
    <w:rsid w:val="00FD2744"/>
    <w:rsid w:val="00FD427E"/>
    <w:rsid w:val="00FE2A1F"/>
    <w:rsid w:val="00FE40A1"/>
    <w:rsid w:val="00FE45C6"/>
    <w:rsid w:val="00FF2F05"/>
    <w:rsid w:val="00FF5096"/>
    <w:rsid w:val="00FF58C4"/>
    <w:rsid w:val="00FF72B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7BDE3"/>
  <w14:defaultImageDpi w14:val="32767"/>
  <w15:chartTrackingRefBased/>
  <w15:docId w15:val="{EED9A1F8-FC11-6740-99CA-346CEC6DD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82F5A"/>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DD3F8D"/>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182F5A"/>
    <w:rPr>
      <w:color w:val="0563C1" w:themeColor="hyperlink"/>
      <w:u w:val="single"/>
    </w:rPr>
  </w:style>
  <w:style w:type="character" w:styleId="Mentionnonrsolue">
    <w:name w:val="Unresolved Mention"/>
    <w:basedOn w:val="Policepardfaut"/>
    <w:uiPriority w:val="99"/>
    <w:rsid w:val="00182F5A"/>
    <w:rPr>
      <w:color w:val="605E5C"/>
      <w:shd w:val="clear" w:color="auto" w:fill="E1DFDD"/>
    </w:rPr>
  </w:style>
  <w:style w:type="character" w:customStyle="1" w:styleId="highwire-cite-metadata-doi">
    <w:name w:val="highwire-cite-metadata-doi"/>
    <w:basedOn w:val="Policepardfaut"/>
    <w:rsid w:val="00182F5A"/>
  </w:style>
  <w:style w:type="character" w:styleId="Lienhypertextesuivivisit">
    <w:name w:val="FollowedHyperlink"/>
    <w:basedOn w:val="Policepardfaut"/>
    <w:uiPriority w:val="99"/>
    <w:semiHidden/>
    <w:unhideWhenUsed/>
    <w:rsid w:val="00182F5A"/>
    <w:rPr>
      <w:color w:val="954F72" w:themeColor="followedHyperlink"/>
      <w:u w:val="single"/>
    </w:rPr>
  </w:style>
  <w:style w:type="paragraph" w:styleId="Bibliographie">
    <w:name w:val="Bibliography"/>
    <w:basedOn w:val="Normal"/>
    <w:next w:val="Normal"/>
    <w:uiPriority w:val="37"/>
    <w:unhideWhenUsed/>
    <w:rsid w:val="00091E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498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ar.utoronto.ca/eplant/" TargetMode="External"/><Relationship Id="rId5" Type="http://schemas.openxmlformats.org/officeDocument/2006/relationships/hyperlink" Target="https://doi.org/10.1101/374843" TargetMode="External"/><Relationship Id="rId4" Type="http://schemas.openxmlformats.org/officeDocument/2006/relationships/hyperlink" Target="https://www.uniprot.org"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Pages>
  <Words>5586</Words>
  <Characters>30728</Characters>
  <Application>Microsoft Office Word</Application>
  <DocSecurity>0</DocSecurity>
  <Lines>256</Lines>
  <Paragraphs>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Gaude</dc:creator>
  <cp:keywords/>
  <dc:description/>
  <cp:lastModifiedBy>Thierry Gaude</cp:lastModifiedBy>
  <cp:revision>10</cp:revision>
  <dcterms:created xsi:type="dcterms:W3CDTF">2020-08-14T12:19:00Z</dcterms:created>
  <dcterms:modified xsi:type="dcterms:W3CDTF">2020-08-14T12:53:00Z</dcterms:modified>
</cp:coreProperties>
</file>